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oter1.xml" ContentType="application/vnd.openxmlformats-officedocument.wordprocessingml.footer+xml"/>
  <Override PartName="/word/header8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7D8D28" w14:textId="6880445E" w:rsidR="00367AC7" w:rsidRPr="007021CA" w:rsidRDefault="00367AC7" w:rsidP="00431F8C">
      <w:pPr>
        <w:pStyle w:val="NoSpacing"/>
        <w:spacing w:line="360" w:lineRule="auto"/>
        <w:rPr>
          <w:lang w:val="en-CA"/>
        </w:rPr>
      </w:pPr>
      <w:bookmarkStart w:id="0" w:name="_Toc501441631"/>
    </w:p>
    <w:p w14:paraId="20A1CA6F" w14:textId="77777777" w:rsidR="00367AC7" w:rsidRPr="007021CA" w:rsidRDefault="00367AC7" w:rsidP="00431F8C">
      <w:pPr>
        <w:pStyle w:val="Default"/>
        <w:spacing w:line="360" w:lineRule="auto"/>
      </w:pPr>
    </w:p>
    <w:p w14:paraId="4163A022" w14:textId="59BFC2CF" w:rsidR="00367AC7" w:rsidRPr="007021CA" w:rsidRDefault="00367AC7" w:rsidP="00431F8C">
      <w:pPr>
        <w:jc w:val="center"/>
        <w:rPr>
          <w:sz w:val="40"/>
          <w:szCs w:val="40"/>
        </w:rPr>
      </w:pPr>
      <w:r w:rsidRPr="007021CA">
        <w:t xml:space="preserve"> </w:t>
      </w:r>
      <w:r w:rsidR="00E24206">
        <w:rPr>
          <w:sz w:val="40"/>
          <w:szCs w:val="40"/>
        </w:rPr>
        <w:t>Problem_Set_</w:t>
      </w:r>
      <w:r w:rsidR="008F4ED8">
        <w:rPr>
          <w:sz w:val="40"/>
          <w:szCs w:val="40"/>
        </w:rPr>
        <w:t>2</w:t>
      </w:r>
      <w:r w:rsidR="00623303" w:rsidRPr="007021CA">
        <w:rPr>
          <w:sz w:val="40"/>
          <w:szCs w:val="40"/>
        </w:rPr>
        <w:t xml:space="preserve"> </w:t>
      </w:r>
    </w:p>
    <w:p w14:paraId="360093BD" w14:textId="77777777" w:rsidR="00983BB3" w:rsidRPr="007021CA" w:rsidRDefault="00983BB3" w:rsidP="00431F8C">
      <w:pPr>
        <w:jc w:val="center"/>
        <w:rPr>
          <w:b/>
          <w:sz w:val="28"/>
          <w:szCs w:val="28"/>
        </w:rPr>
      </w:pPr>
    </w:p>
    <w:p w14:paraId="60FCFB07" w14:textId="77777777" w:rsidR="00367AC7" w:rsidRPr="007021CA" w:rsidRDefault="00367AC7" w:rsidP="00431F8C">
      <w:pPr>
        <w:jc w:val="center"/>
        <w:rPr>
          <w:rFonts w:cs="Times New Roman"/>
          <w:sz w:val="28"/>
          <w:szCs w:val="28"/>
        </w:rPr>
      </w:pPr>
      <w:r w:rsidRPr="007021CA">
        <w:rPr>
          <w:rFonts w:cs="Times New Roman"/>
          <w:sz w:val="28"/>
          <w:szCs w:val="28"/>
        </w:rPr>
        <w:t>By</w:t>
      </w:r>
    </w:p>
    <w:p w14:paraId="64372FAE" w14:textId="235FF746" w:rsidR="00367AC7" w:rsidRDefault="00623303" w:rsidP="00431F8C">
      <w:pPr>
        <w:jc w:val="center"/>
        <w:rPr>
          <w:rFonts w:cs="Times New Roman"/>
          <w:b/>
          <w:sz w:val="28"/>
          <w:szCs w:val="28"/>
        </w:rPr>
      </w:pPr>
      <w:r w:rsidRPr="007021CA">
        <w:rPr>
          <w:rFonts w:cs="Times New Roman"/>
          <w:b/>
          <w:sz w:val="28"/>
          <w:szCs w:val="28"/>
        </w:rPr>
        <w:t>Behrooz Jadidi</w:t>
      </w:r>
    </w:p>
    <w:p w14:paraId="339DFB31" w14:textId="55A7DABD" w:rsidR="00D73DE8" w:rsidRPr="007021CA" w:rsidRDefault="00D73DE8" w:rsidP="00431F8C">
      <w:pPr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Student ID: 501001145</w:t>
      </w:r>
    </w:p>
    <w:p w14:paraId="342D14E2" w14:textId="77777777" w:rsidR="00367AC7" w:rsidRPr="007021CA" w:rsidRDefault="00367AC7" w:rsidP="00431F8C">
      <w:pPr>
        <w:jc w:val="center"/>
        <w:rPr>
          <w:rFonts w:cs="Times New Roman"/>
          <w:szCs w:val="24"/>
        </w:rPr>
      </w:pPr>
    </w:p>
    <w:p w14:paraId="4086E071" w14:textId="77777777" w:rsidR="00367AC7" w:rsidRPr="007021CA" w:rsidRDefault="00367AC7" w:rsidP="00431F8C">
      <w:pPr>
        <w:jc w:val="center"/>
        <w:rPr>
          <w:rFonts w:cs="Times New Roman"/>
          <w:szCs w:val="24"/>
        </w:rPr>
      </w:pPr>
    </w:p>
    <w:p w14:paraId="7612E54E" w14:textId="77777777" w:rsidR="00367AC7" w:rsidRPr="007021CA" w:rsidRDefault="00367AC7" w:rsidP="00431F8C">
      <w:pPr>
        <w:pStyle w:val="Default"/>
        <w:spacing w:line="360" w:lineRule="auto"/>
      </w:pPr>
    </w:p>
    <w:p w14:paraId="338BDA13" w14:textId="642A3079" w:rsidR="009C62A8" w:rsidRDefault="009C62A8" w:rsidP="009C62A8">
      <w:pPr>
        <w:pStyle w:val="Default"/>
        <w:spacing w:line="360" w:lineRule="auto"/>
        <w:jc w:val="center"/>
        <w:rPr>
          <w:sz w:val="28"/>
          <w:szCs w:val="28"/>
        </w:rPr>
      </w:pPr>
      <w:r w:rsidRPr="00D73DE8">
        <w:rPr>
          <w:sz w:val="28"/>
          <w:szCs w:val="28"/>
        </w:rPr>
        <w:t xml:space="preserve">AE/ME8112 - Comp Fluid </w:t>
      </w:r>
      <w:proofErr w:type="spellStart"/>
      <w:r w:rsidRPr="00D73DE8">
        <w:rPr>
          <w:sz w:val="28"/>
          <w:szCs w:val="28"/>
        </w:rPr>
        <w:t>Dyn</w:t>
      </w:r>
      <w:proofErr w:type="spellEnd"/>
      <w:r w:rsidRPr="00D73DE8">
        <w:rPr>
          <w:sz w:val="28"/>
          <w:szCs w:val="28"/>
        </w:rPr>
        <w:t>/Heat Transfer</w:t>
      </w:r>
    </w:p>
    <w:p w14:paraId="3EAE7C39" w14:textId="1760164A" w:rsidR="00367AC7" w:rsidRDefault="00367AC7" w:rsidP="00431F8C">
      <w:pPr>
        <w:ind w:left="1440" w:firstLine="720"/>
        <w:jc w:val="left"/>
        <w:rPr>
          <w:rFonts w:cs="Times New Roman"/>
          <w:b/>
          <w:sz w:val="28"/>
          <w:szCs w:val="28"/>
        </w:rPr>
      </w:pPr>
    </w:p>
    <w:p w14:paraId="4B829BE0" w14:textId="77777777" w:rsidR="001552D3" w:rsidRPr="007021CA" w:rsidRDefault="001552D3" w:rsidP="00431F8C">
      <w:pPr>
        <w:ind w:left="1440" w:firstLine="720"/>
        <w:jc w:val="left"/>
        <w:rPr>
          <w:rFonts w:cs="Times New Roman"/>
          <w:b/>
          <w:sz w:val="28"/>
          <w:szCs w:val="28"/>
        </w:rPr>
      </w:pPr>
    </w:p>
    <w:p w14:paraId="46E074E4" w14:textId="0C2A3F72" w:rsidR="00367AC7" w:rsidRPr="007021CA" w:rsidRDefault="00367AC7" w:rsidP="00431F8C">
      <w:pPr>
        <w:ind w:left="1440" w:firstLine="720"/>
        <w:jc w:val="left"/>
        <w:rPr>
          <w:rFonts w:cs="Times New Roman"/>
          <w:szCs w:val="24"/>
        </w:rPr>
      </w:pPr>
      <w:r w:rsidRPr="007021CA">
        <w:rPr>
          <w:rFonts w:cs="Times New Roman"/>
          <w:b/>
          <w:sz w:val="28"/>
          <w:szCs w:val="28"/>
        </w:rPr>
        <w:t>Supervisors:</w:t>
      </w:r>
      <w:r w:rsidRPr="007021CA">
        <w:rPr>
          <w:rFonts w:cs="Times New Roman"/>
          <w:szCs w:val="24"/>
        </w:rPr>
        <w:t xml:space="preserve"> </w:t>
      </w:r>
      <w:r w:rsidRPr="007021CA">
        <w:rPr>
          <w:rFonts w:cs="Times New Roman"/>
          <w:szCs w:val="24"/>
        </w:rPr>
        <w:tab/>
      </w:r>
      <w:r w:rsidR="00E74943">
        <w:rPr>
          <w:rFonts w:cs="Times New Roman"/>
          <w:szCs w:val="24"/>
        </w:rPr>
        <w:t xml:space="preserve">Prof. Seth </w:t>
      </w:r>
      <w:r w:rsidR="001552D3">
        <w:rPr>
          <w:rFonts w:cs="Times New Roman"/>
          <w:szCs w:val="24"/>
        </w:rPr>
        <w:t>Dworkin</w:t>
      </w:r>
    </w:p>
    <w:p w14:paraId="3C9CE89C" w14:textId="6AF4DAD4" w:rsidR="00367AC7" w:rsidRDefault="00367AC7" w:rsidP="00431F8C">
      <w:pPr>
        <w:pStyle w:val="NoSpacing"/>
        <w:spacing w:line="360" w:lineRule="auto"/>
        <w:rPr>
          <w:lang w:val="en-CA"/>
        </w:rPr>
      </w:pPr>
    </w:p>
    <w:p w14:paraId="4E7BD653" w14:textId="77777777" w:rsidR="004C2A79" w:rsidRPr="007021CA" w:rsidRDefault="004C2A79" w:rsidP="00431F8C">
      <w:pPr>
        <w:pStyle w:val="NoSpacing"/>
        <w:spacing w:line="360" w:lineRule="auto"/>
        <w:rPr>
          <w:lang w:val="en-CA"/>
        </w:rPr>
      </w:pPr>
    </w:p>
    <w:p w14:paraId="6A948189" w14:textId="7FDA09C9" w:rsidR="00367AC7" w:rsidRDefault="00367AC7" w:rsidP="00431F8C">
      <w:pPr>
        <w:pStyle w:val="NoSpacing"/>
        <w:spacing w:line="360" w:lineRule="auto"/>
        <w:rPr>
          <w:lang w:val="en-CA"/>
        </w:rPr>
      </w:pPr>
    </w:p>
    <w:p w14:paraId="6AB669D7" w14:textId="730746D4" w:rsidR="004C2A79" w:rsidRDefault="004C2A79" w:rsidP="00431F8C">
      <w:pPr>
        <w:pStyle w:val="NoSpacing"/>
        <w:spacing w:line="360" w:lineRule="auto"/>
        <w:rPr>
          <w:lang w:val="en-CA"/>
        </w:rPr>
      </w:pPr>
    </w:p>
    <w:p w14:paraId="7935182A" w14:textId="04ED0BDB" w:rsidR="004C2A79" w:rsidRDefault="004C2A79" w:rsidP="00431F8C">
      <w:pPr>
        <w:pStyle w:val="NoSpacing"/>
        <w:spacing w:line="360" w:lineRule="auto"/>
        <w:rPr>
          <w:lang w:val="en-CA"/>
        </w:rPr>
      </w:pPr>
    </w:p>
    <w:p w14:paraId="14EC8922" w14:textId="51559625" w:rsidR="004C2A79" w:rsidRDefault="004C2A79" w:rsidP="00431F8C">
      <w:pPr>
        <w:pStyle w:val="NoSpacing"/>
        <w:spacing w:line="360" w:lineRule="auto"/>
        <w:rPr>
          <w:lang w:val="en-CA"/>
        </w:rPr>
      </w:pPr>
    </w:p>
    <w:p w14:paraId="5B6DFD81" w14:textId="77777777" w:rsidR="004C2A79" w:rsidRPr="007021CA" w:rsidRDefault="004C2A79" w:rsidP="00431F8C">
      <w:pPr>
        <w:pStyle w:val="NoSpacing"/>
        <w:spacing w:line="360" w:lineRule="auto"/>
        <w:rPr>
          <w:lang w:val="en-CA"/>
        </w:rPr>
      </w:pPr>
    </w:p>
    <w:p w14:paraId="09B0C4B0" w14:textId="77777777" w:rsidR="00983BB3" w:rsidRPr="007021CA" w:rsidRDefault="00983BB3" w:rsidP="00431F8C">
      <w:pPr>
        <w:pStyle w:val="Default"/>
        <w:spacing w:line="360" w:lineRule="auto"/>
      </w:pPr>
    </w:p>
    <w:p w14:paraId="5D764E01" w14:textId="5EC6B037" w:rsidR="00983BB3" w:rsidRPr="007021CA" w:rsidRDefault="00983BB3" w:rsidP="00431F8C">
      <w:pPr>
        <w:pStyle w:val="Default"/>
        <w:spacing w:line="360" w:lineRule="auto"/>
        <w:jc w:val="center"/>
        <w:rPr>
          <w:sz w:val="28"/>
          <w:szCs w:val="28"/>
        </w:rPr>
      </w:pPr>
      <w:r w:rsidRPr="007021CA">
        <w:rPr>
          <w:sz w:val="28"/>
          <w:szCs w:val="28"/>
        </w:rPr>
        <w:t>Toronto, Ontario, Canada, 20</w:t>
      </w:r>
      <w:r w:rsidR="00623303" w:rsidRPr="007021CA">
        <w:rPr>
          <w:sz w:val="28"/>
          <w:szCs w:val="28"/>
        </w:rPr>
        <w:t>20</w:t>
      </w:r>
    </w:p>
    <w:p w14:paraId="1EA8BECB" w14:textId="4A67F8D4" w:rsidR="00367AC7" w:rsidRPr="007021CA" w:rsidRDefault="00983BB3" w:rsidP="00431F8C">
      <w:pPr>
        <w:pStyle w:val="NoSpacing"/>
        <w:spacing w:line="360" w:lineRule="auto"/>
        <w:jc w:val="center"/>
        <w:rPr>
          <w:lang w:val="en-CA"/>
        </w:rPr>
      </w:pPr>
      <w:r w:rsidRPr="007021CA">
        <w:rPr>
          <w:sz w:val="28"/>
          <w:szCs w:val="28"/>
        </w:rPr>
        <w:t xml:space="preserve">© </w:t>
      </w:r>
      <w:r w:rsidR="00623303" w:rsidRPr="007021CA">
        <w:rPr>
          <w:sz w:val="28"/>
          <w:szCs w:val="28"/>
        </w:rPr>
        <w:t>Behrooz Jadidi</w:t>
      </w:r>
      <w:r w:rsidRPr="007021CA">
        <w:rPr>
          <w:sz w:val="28"/>
          <w:szCs w:val="28"/>
        </w:rPr>
        <w:t xml:space="preserve"> 20</w:t>
      </w:r>
      <w:r w:rsidR="00623303" w:rsidRPr="007021CA">
        <w:rPr>
          <w:sz w:val="28"/>
          <w:szCs w:val="28"/>
        </w:rPr>
        <w:t>2</w:t>
      </w:r>
      <w:r w:rsidR="002C21FA" w:rsidRPr="007021CA">
        <w:rPr>
          <w:sz w:val="28"/>
          <w:szCs w:val="28"/>
        </w:rPr>
        <w:t>0</w:t>
      </w:r>
    </w:p>
    <w:p w14:paraId="6A7800C6" w14:textId="77777777" w:rsidR="006A1AD4" w:rsidRPr="007021CA" w:rsidRDefault="006A1AD4" w:rsidP="00431F8C">
      <w:pPr>
        <w:pStyle w:val="NoSpacing"/>
        <w:spacing w:line="360" w:lineRule="auto"/>
        <w:rPr>
          <w:lang w:val="en-CA"/>
        </w:rPr>
        <w:sectPr w:rsidR="006A1AD4" w:rsidRPr="007021CA" w:rsidSect="00214742">
          <w:headerReference w:type="default" r:id="rId8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</w:p>
    <w:p w14:paraId="71703899" w14:textId="5490974F" w:rsidR="00D135AF" w:rsidRDefault="00093769" w:rsidP="00093769">
      <w:pPr>
        <w:rPr>
          <w:rFonts w:cstheme="majorBidi"/>
          <w:b/>
          <w:bCs/>
          <w:sz w:val="32"/>
          <w:szCs w:val="32"/>
          <w:lang w:val="en-CA"/>
        </w:rPr>
        <w:sectPr w:rsidR="00D135AF" w:rsidSect="006A1AD4">
          <w:headerReference w:type="default" r:id="rId9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 w:rsidRPr="00093769">
        <w:rPr>
          <w:rFonts w:cstheme="majorBidi"/>
          <w:b/>
          <w:bCs/>
          <w:sz w:val="32"/>
          <w:szCs w:val="32"/>
          <w:lang w:val="en-CA"/>
        </w:rPr>
        <w:lastRenderedPageBreak/>
        <w:t>Problem_Set_</w:t>
      </w:r>
      <w:r w:rsidR="008F4ED8">
        <w:rPr>
          <w:rFonts w:cstheme="majorBidi"/>
          <w:b/>
          <w:bCs/>
          <w:sz w:val="32"/>
          <w:szCs w:val="32"/>
          <w:lang w:val="en-CA"/>
        </w:rPr>
        <w:t>2</w:t>
      </w:r>
    </w:p>
    <w:p w14:paraId="63C72E38" w14:textId="5F2A3641" w:rsidR="00093769" w:rsidRPr="00093769" w:rsidRDefault="00093769" w:rsidP="00093769">
      <w:pPr>
        <w:rPr>
          <w:rFonts w:cstheme="majorBidi"/>
          <w:b/>
          <w:bCs/>
          <w:sz w:val="32"/>
          <w:szCs w:val="32"/>
          <w:lang w:val="en-CA"/>
        </w:rPr>
      </w:pPr>
      <w:bookmarkStart w:id="1" w:name="_GoBack"/>
      <w:bookmarkEnd w:id="1"/>
    </w:p>
    <w:p w14:paraId="476338B4" w14:textId="2F9A7F08" w:rsidR="00A871E8" w:rsidRPr="007021CA" w:rsidRDefault="00A871E8" w:rsidP="00431F8C">
      <w:pPr>
        <w:autoSpaceDE w:val="0"/>
        <w:autoSpaceDN w:val="0"/>
        <w:adjustRightInd w:val="0"/>
        <w:spacing w:after="0"/>
        <w:rPr>
          <w:rFonts w:ascii="Times New Roman" w:hAnsi="Times New Roman" w:cs="Times New Roman"/>
          <w:szCs w:val="24"/>
        </w:rPr>
      </w:pPr>
      <w:r w:rsidRPr="007021CA">
        <w:rPr>
          <w:rFonts w:ascii="Times New Roman" w:hAnsi="Times New Roman" w:cs="Times New Roman"/>
          <w:szCs w:val="24"/>
        </w:rPr>
        <w:br w:type="page"/>
      </w:r>
    </w:p>
    <w:sdt>
      <w:sdtPr>
        <w:rPr>
          <w:rFonts w:eastAsiaTheme="minorHAnsi" w:cstheme="minorBidi"/>
          <w:b w:val="0"/>
          <w:color w:val="auto"/>
          <w:sz w:val="24"/>
          <w:szCs w:val="22"/>
          <w14:numForm w14:val="default"/>
          <w14:numSpacing w14:val="default"/>
        </w:rPr>
        <w:id w:val="-1583902483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7111CC05" w14:textId="245C0A1F" w:rsidR="00983BB3" w:rsidRPr="007021CA" w:rsidRDefault="003938C1" w:rsidP="00431F8C">
          <w:pPr>
            <w:pStyle w:val="TOCHeading"/>
            <w:numPr>
              <w:ilvl w:val="0"/>
              <w:numId w:val="0"/>
            </w:numPr>
          </w:pPr>
          <w:r w:rsidRPr="007021CA">
            <w:t xml:space="preserve">List of </w:t>
          </w:r>
          <w:r w:rsidR="00983BB3" w:rsidRPr="007021CA">
            <w:t>Contents</w:t>
          </w:r>
        </w:p>
        <w:p w14:paraId="46C67E39" w14:textId="78816E5E" w:rsidR="00B93355" w:rsidRDefault="00983BB3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lang w:val="en-CA" w:eastAsia="en-CA"/>
            </w:rPr>
          </w:pPr>
          <w:r w:rsidRPr="007021CA">
            <w:fldChar w:fldCharType="begin"/>
          </w:r>
          <w:r w:rsidRPr="007021CA">
            <w:instrText xml:space="preserve"> TOC \o "1-3" \h \z \u </w:instrText>
          </w:r>
          <w:r w:rsidRPr="007021CA">
            <w:fldChar w:fldCharType="separate"/>
          </w:r>
          <w:hyperlink w:anchor="_Toc40988702" w:history="1">
            <w:r w:rsidR="00B93355" w:rsidRPr="00E203C8">
              <w:rPr>
                <w:rStyle w:val="Hyperlink"/>
                <w:noProof/>
              </w:rPr>
              <w:t>1</w:t>
            </w:r>
            <w:r w:rsidR="00B93355">
              <w:rPr>
                <w:rFonts w:asciiTheme="minorHAnsi" w:hAnsiTheme="minorHAnsi" w:cstheme="minorBidi"/>
                <w:noProof/>
                <w:sz w:val="22"/>
                <w:lang w:val="en-CA" w:eastAsia="en-CA"/>
              </w:rPr>
              <w:tab/>
            </w:r>
            <w:r w:rsidR="00B93355" w:rsidRPr="00E203C8">
              <w:rPr>
                <w:rStyle w:val="Hyperlink"/>
                <w:noProof/>
              </w:rPr>
              <w:t>Question_1</w:t>
            </w:r>
            <w:r w:rsidR="00B93355">
              <w:rPr>
                <w:noProof/>
                <w:webHidden/>
              </w:rPr>
              <w:tab/>
            </w:r>
            <w:r w:rsidR="00B93355">
              <w:rPr>
                <w:noProof/>
                <w:webHidden/>
              </w:rPr>
              <w:fldChar w:fldCharType="begin"/>
            </w:r>
            <w:r w:rsidR="00B93355">
              <w:rPr>
                <w:noProof/>
                <w:webHidden/>
              </w:rPr>
              <w:instrText xml:space="preserve"> PAGEREF _Toc40988702 \h </w:instrText>
            </w:r>
            <w:r w:rsidR="00B93355">
              <w:rPr>
                <w:noProof/>
                <w:webHidden/>
              </w:rPr>
            </w:r>
            <w:r w:rsidR="00B93355">
              <w:rPr>
                <w:noProof/>
                <w:webHidden/>
              </w:rPr>
              <w:fldChar w:fldCharType="separate"/>
            </w:r>
            <w:r w:rsidR="00B93355">
              <w:rPr>
                <w:noProof/>
                <w:webHidden/>
              </w:rPr>
              <w:t>1</w:t>
            </w:r>
            <w:r w:rsidR="00B93355">
              <w:rPr>
                <w:noProof/>
                <w:webHidden/>
              </w:rPr>
              <w:fldChar w:fldCharType="end"/>
            </w:r>
          </w:hyperlink>
        </w:p>
        <w:p w14:paraId="47E52C58" w14:textId="68414A9B" w:rsidR="00B93355" w:rsidRDefault="00565DCD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lang w:val="en-CA" w:eastAsia="en-CA"/>
            </w:rPr>
          </w:pPr>
          <w:hyperlink w:anchor="_Toc40988703" w:history="1">
            <w:r w:rsidR="00B93355" w:rsidRPr="00E203C8">
              <w:rPr>
                <w:rStyle w:val="Hyperlink"/>
                <w:rFonts w:eastAsia="Calibri"/>
                <w:noProof/>
              </w:rPr>
              <w:t>2</w:t>
            </w:r>
            <w:r w:rsidR="00B93355">
              <w:rPr>
                <w:rFonts w:asciiTheme="minorHAnsi" w:hAnsiTheme="minorHAnsi" w:cstheme="minorBidi"/>
                <w:noProof/>
                <w:sz w:val="22"/>
                <w:lang w:val="en-CA" w:eastAsia="en-CA"/>
              </w:rPr>
              <w:tab/>
            </w:r>
            <w:r w:rsidR="00B93355" w:rsidRPr="00E203C8">
              <w:rPr>
                <w:rStyle w:val="Hyperlink"/>
                <w:rFonts w:eastAsia="Calibri"/>
                <w:noProof/>
              </w:rPr>
              <w:t>References</w:t>
            </w:r>
            <w:r w:rsidR="00B93355">
              <w:rPr>
                <w:noProof/>
                <w:webHidden/>
              </w:rPr>
              <w:tab/>
            </w:r>
            <w:r w:rsidR="00B93355">
              <w:rPr>
                <w:noProof/>
                <w:webHidden/>
              </w:rPr>
              <w:fldChar w:fldCharType="begin"/>
            </w:r>
            <w:r w:rsidR="00B93355">
              <w:rPr>
                <w:noProof/>
                <w:webHidden/>
              </w:rPr>
              <w:instrText xml:space="preserve"> PAGEREF _Toc40988703 \h </w:instrText>
            </w:r>
            <w:r w:rsidR="00B93355">
              <w:rPr>
                <w:noProof/>
                <w:webHidden/>
              </w:rPr>
            </w:r>
            <w:r w:rsidR="00B93355">
              <w:rPr>
                <w:noProof/>
                <w:webHidden/>
              </w:rPr>
              <w:fldChar w:fldCharType="separate"/>
            </w:r>
            <w:r w:rsidR="00B93355">
              <w:rPr>
                <w:noProof/>
                <w:webHidden/>
              </w:rPr>
              <w:t>2</w:t>
            </w:r>
            <w:r w:rsidR="00B93355">
              <w:rPr>
                <w:noProof/>
                <w:webHidden/>
              </w:rPr>
              <w:fldChar w:fldCharType="end"/>
            </w:r>
          </w:hyperlink>
        </w:p>
        <w:p w14:paraId="16B5463F" w14:textId="7944282F" w:rsidR="00983BB3" w:rsidRPr="007021CA" w:rsidRDefault="00983BB3" w:rsidP="00431F8C">
          <w:r w:rsidRPr="007021CA">
            <w:rPr>
              <w:b/>
              <w:bCs/>
              <w:noProof/>
            </w:rPr>
            <w:fldChar w:fldCharType="end"/>
          </w:r>
        </w:p>
      </w:sdtContent>
    </w:sdt>
    <w:p w14:paraId="6FA20DA2" w14:textId="77777777" w:rsidR="002939DC" w:rsidRPr="007021CA" w:rsidRDefault="003C4EC0" w:rsidP="00431F8C">
      <w:pPr>
        <w:sectPr w:rsidR="002939DC" w:rsidRPr="007021CA" w:rsidSect="006A1AD4">
          <w:headerReference w:type="default" r:id="rId10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 w:rsidRPr="007021CA">
        <w:br w:type="page"/>
      </w:r>
    </w:p>
    <w:p w14:paraId="4A5D371E" w14:textId="3FA49A43" w:rsidR="00983BB3" w:rsidRPr="007021CA" w:rsidRDefault="009A4657" w:rsidP="00431F8C">
      <w:pPr>
        <w:rPr>
          <w:b/>
          <w:bCs/>
          <w:sz w:val="32"/>
          <w:szCs w:val="28"/>
        </w:rPr>
      </w:pPr>
      <w:r w:rsidRPr="007021CA">
        <w:rPr>
          <w:b/>
          <w:bCs/>
          <w:sz w:val="32"/>
          <w:szCs w:val="28"/>
        </w:rPr>
        <w:lastRenderedPageBreak/>
        <w:t>List of Figures</w:t>
      </w:r>
    </w:p>
    <w:p w14:paraId="7F178659" w14:textId="531699F1" w:rsidR="002939DC" w:rsidRPr="007021CA" w:rsidRDefault="001C6984" w:rsidP="00431F8C">
      <w:pPr>
        <w:sectPr w:rsidR="002939DC" w:rsidRPr="007021CA" w:rsidSect="006A1AD4">
          <w:headerReference w:type="default" r:id="rId11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fldSimple w:instr=" TOC \h \z \c &quot;Figure&quot; ">
        <w:r w:rsidR="00B93355">
          <w:rPr>
            <w:b/>
            <w:bCs/>
            <w:noProof/>
          </w:rPr>
          <w:t>No table of figures entries found.</w:t>
        </w:r>
      </w:fldSimple>
      <w:r w:rsidR="003E658B" w:rsidRPr="007021CA">
        <w:br w:type="page"/>
      </w:r>
    </w:p>
    <w:p w14:paraId="5D1D166E" w14:textId="6108029A" w:rsidR="009A4657" w:rsidRPr="007021CA" w:rsidRDefault="009A4657" w:rsidP="00431F8C">
      <w:pPr>
        <w:rPr>
          <w:b/>
          <w:bCs/>
          <w:sz w:val="32"/>
          <w:szCs w:val="28"/>
        </w:rPr>
      </w:pPr>
      <w:r w:rsidRPr="007021CA">
        <w:rPr>
          <w:b/>
          <w:bCs/>
          <w:sz w:val="32"/>
          <w:szCs w:val="28"/>
        </w:rPr>
        <w:lastRenderedPageBreak/>
        <w:t>List of Tables</w:t>
      </w:r>
    </w:p>
    <w:p w14:paraId="640EA6CF" w14:textId="0583A981" w:rsidR="009E1DC0" w:rsidRPr="007021CA" w:rsidRDefault="001C6984" w:rsidP="00431F8C">
      <w:pPr>
        <w:sectPr w:rsidR="009E1DC0" w:rsidRPr="007021CA" w:rsidSect="006A1AD4">
          <w:headerReference w:type="default" r:id="rId12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fldSimple w:instr=" TOC \h \z \c &quot;Table&quot; ">
        <w:r w:rsidR="00B93355">
          <w:rPr>
            <w:b/>
            <w:bCs/>
            <w:noProof/>
          </w:rPr>
          <w:t>No table of figures entries found.</w:t>
        </w:r>
      </w:fldSimple>
      <w:r w:rsidR="00592715" w:rsidRPr="007021CA">
        <w:br w:type="page"/>
      </w:r>
    </w:p>
    <w:p w14:paraId="4BD1E303" w14:textId="1FA76768" w:rsidR="00D75592" w:rsidRPr="007021CA" w:rsidRDefault="00D75592" w:rsidP="00431F8C">
      <w:pPr>
        <w:rPr>
          <w:b/>
          <w:bCs/>
          <w:lang w:val="en-CA"/>
        </w:rPr>
      </w:pPr>
      <w:r w:rsidRPr="007021CA">
        <w:rPr>
          <w:b/>
          <w:bCs/>
        </w:rPr>
        <w:lastRenderedPageBreak/>
        <w:t xml:space="preserve">Abbreviations: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0"/>
        <w:gridCol w:w="8520"/>
      </w:tblGrid>
      <w:tr w:rsidR="00C27E85" w:rsidRPr="007021CA" w14:paraId="3751F169" w14:textId="77777777" w:rsidTr="00D34BF1">
        <w:tc>
          <w:tcPr>
            <w:tcW w:w="830" w:type="dxa"/>
          </w:tcPr>
          <w:p w14:paraId="7D6C5A21" w14:textId="561CF3C2" w:rsidR="00C27E85" w:rsidRPr="007021CA" w:rsidRDefault="00C27E85" w:rsidP="00431F8C"/>
        </w:tc>
        <w:tc>
          <w:tcPr>
            <w:tcW w:w="8520" w:type="dxa"/>
          </w:tcPr>
          <w:p w14:paraId="40CA98BA" w14:textId="270A6DA4" w:rsidR="00C27E85" w:rsidRPr="007021CA" w:rsidRDefault="00C27E85" w:rsidP="00431F8C"/>
        </w:tc>
      </w:tr>
      <w:tr w:rsidR="00D34BF1" w:rsidRPr="007021CA" w14:paraId="76DB404E" w14:textId="77777777" w:rsidTr="00D34BF1">
        <w:tc>
          <w:tcPr>
            <w:tcW w:w="830" w:type="dxa"/>
          </w:tcPr>
          <w:p w14:paraId="3ADAA849" w14:textId="7EB3971B" w:rsidR="00D34BF1" w:rsidRPr="007021CA" w:rsidRDefault="00D34BF1" w:rsidP="00431F8C"/>
        </w:tc>
        <w:tc>
          <w:tcPr>
            <w:tcW w:w="8520" w:type="dxa"/>
          </w:tcPr>
          <w:p w14:paraId="7176D521" w14:textId="2FC048BF" w:rsidR="00D34BF1" w:rsidRPr="007021CA" w:rsidRDefault="00D34BF1" w:rsidP="00431F8C"/>
        </w:tc>
      </w:tr>
      <w:tr w:rsidR="00D34BF1" w:rsidRPr="007021CA" w14:paraId="1326ADED" w14:textId="77777777" w:rsidTr="00D34BF1">
        <w:tc>
          <w:tcPr>
            <w:tcW w:w="830" w:type="dxa"/>
          </w:tcPr>
          <w:p w14:paraId="139C9F31" w14:textId="340A1E40" w:rsidR="00D34BF1" w:rsidRPr="007021CA" w:rsidRDefault="00D34BF1" w:rsidP="00431F8C"/>
        </w:tc>
        <w:tc>
          <w:tcPr>
            <w:tcW w:w="8520" w:type="dxa"/>
          </w:tcPr>
          <w:p w14:paraId="7A93CCDA" w14:textId="4AB8F133" w:rsidR="00D34BF1" w:rsidRPr="007021CA" w:rsidRDefault="00D34BF1" w:rsidP="00431F8C"/>
        </w:tc>
      </w:tr>
      <w:tr w:rsidR="00D34BF1" w:rsidRPr="007021CA" w14:paraId="54EBFAA6" w14:textId="77777777" w:rsidTr="00D34BF1">
        <w:tc>
          <w:tcPr>
            <w:tcW w:w="830" w:type="dxa"/>
          </w:tcPr>
          <w:p w14:paraId="5DA71AD1" w14:textId="7A8E1C1F" w:rsidR="00D34BF1" w:rsidRPr="007021CA" w:rsidRDefault="00D34BF1" w:rsidP="00431F8C"/>
        </w:tc>
        <w:tc>
          <w:tcPr>
            <w:tcW w:w="8520" w:type="dxa"/>
          </w:tcPr>
          <w:p w14:paraId="6EBC9D50" w14:textId="0337463C" w:rsidR="00D34BF1" w:rsidRPr="007021CA" w:rsidRDefault="00D34BF1" w:rsidP="00431F8C"/>
        </w:tc>
      </w:tr>
      <w:tr w:rsidR="00D34BF1" w:rsidRPr="007021CA" w14:paraId="27B90A5A" w14:textId="77777777" w:rsidTr="00D34BF1">
        <w:tc>
          <w:tcPr>
            <w:tcW w:w="830" w:type="dxa"/>
          </w:tcPr>
          <w:p w14:paraId="061DBEED" w14:textId="182E8082" w:rsidR="00D34BF1" w:rsidRPr="007021CA" w:rsidRDefault="00D34BF1" w:rsidP="00431F8C"/>
        </w:tc>
        <w:tc>
          <w:tcPr>
            <w:tcW w:w="8520" w:type="dxa"/>
          </w:tcPr>
          <w:p w14:paraId="3E3238C7" w14:textId="38D9D789" w:rsidR="00D34BF1" w:rsidRPr="007021CA" w:rsidRDefault="00D34BF1" w:rsidP="00431F8C"/>
        </w:tc>
      </w:tr>
      <w:tr w:rsidR="00D34BF1" w:rsidRPr="007021CA" w14:paraId="0BC3BD5B" w14:textId="77777777" w:rsidTr="00D34BF1">
        <w:tc>
          <w:tcPr>
            <w:tcW w:w="830" w:type="dxa"/>
          </w:tcPr>
          <w:p w14:paraId="2B3DE4B0" w14:textId="0F0511AD" w:rsidR="00D34BF1" w:rsidRPr="007021CA" w:rsidRDefault="00D34BF1" w:rsidP="00431F8C"/>
        </w:tc>
        <w:tc>
          <w:tcPr>
            <w:tcW w:w="8520" w:type="dxa"/>
          </w:tcPr>
          <w:p w14:paraId="007B0D8E" w14:textId="4B04B79E" w:rsidR="00D34BF1" w:rsidRPr="007021CA" w:rsidRDefault="00D34BF1" w:rsidP="00431F8C"/>
        </w:tc>
      </w:tr>
      <w:tr w:rsidR="00D34BF1" w:rsidRPr="007021CA" w14:paraId="16F6C939" w14:textId="77777777" w:rsidTr="00D34BF1">
        <w:tc>
          <w:tcPr>
            <w:tcW w:w="830" w:type="dxa"/>
          </w:tcPr>
          <w:p w14:paraId="46222153" w14:textId="578B6125" w:rsidR="00D34BF1" w:rsidRPr="007021CA" w:rsidRDefault="00D34BF1" w:rsidP="00431F8C"/>
        </w:tc>
        <w:tc>
          <w:tcPr>
            <w:tcW w:w="8520" w:type="dxa"/>
          </w:tcPr>
          <w:p w14:paraId="26654AE4" w14:textId="257368E2" w:rsidR="00D34BF1" w:rsidRPr="007021CA" w:rsidRDefault="00D34BF1" w:rsidP="00431F8C"/>
        </w:tc>
      </w:tr>
      <w:tr w:rsidR="00D34BF1" w:rsidRPr="007021CA" w14:paraId="7F925F14" w14:textId="77777777" w:rsidTr="00D34BF1">
        <w:tc>
          <w:tcPr>
            <w:tcW w:w="830" w:type="dxa"/>
          </w:tcPr>
          <w:p w14:paraId="3FFF3541" w14:textId="57F36800" w:rsidR="00D34BF1" w:rsidRPr="007021CA" w:rsidRDefault="00D34BF1" w:rsidP="00431F8C"/>
        </w:tc>
        <w:tc>
          <w:tcPr>
            <w:tcW w:w="8520" w:type="dxa"/>
          </w:tcPr>
          <w:p w14:paraId="3CAACD4A" w14:textId="63D405E7" w:rsidR="00D34BF1" w:rsidRPr="007021CA" w:rsidRDefault="00D34BF1" w:rsidP="00431F8C"/>
        </w:tc>
      </w:tr>
    </w:tbl>
    <w:p w14:paraId="634EFDB7" w14:textId="77777777" w:rsidR="00AA3B5C" w:rsidRPr="007021CA" w:rsidRDefault="00AA3B5C" w:rsidP="00431F8C">
      <w:pPr>
        <w:pStyle w:val="NoSpacing"/>
        <w:spacing w:line="360" w:lineRule="auto"/>
        <w:rPr>
          <w:lang w:val="en-CA"/>
        </w:rPr>
        <w:sectPr w:rsidR="00AA3B5C" w:rsidRPr="007021CA" w:rsidSect="006A1AD4">
          <w:headerReference w:type="default" r:id="rId13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</w:p>
    <w:p w14:paraId="6FE481D8" w14:textId="78AAD143" w:rsidR="00CE2039" w:rsidRDefault="00093769" w:rsidP="00431F8C">
      <w:pPr>
        <w:pStyle w:val="Heading1"/>
      </w:pPr>
      <w:bookmarkStart w:id="2" w:name="_Toc40988702"/>
      <w:bookmarkEnd w:id="0"/>
      <w:r>
        <w:lastRenderedPageBreak/>
        <w:t>Question_1</w:t>
      </w:r>
      <w:bookmarkEnd w:id="2"/>
    </w:p>
    <w:p w14:paraId="4C2ADEAA" w14:textId="77777777" w:rsidR="00093769" w:rsidRPr="00093769" w:rsidRDefault="00093769" w:rsidP="00093769"/>
    <w:p w14:paraId="564C7F01" w14:textId="77777777" w:rsidR="00D73484" w:rsidRPr="007021CA" w:rsidRDefault="00D73484" w:rsidP="00431F8C">
      <w:pPr>
        <w:rPr>
          <w:lang w:val="en-CA"/>
        </w:rPr>
      </w:pPr>
    </w:p>
    <w:p w14:paraId="38E6ECDB" w14:textId="77777777" w:rsidR="004F1741" w:rsidRDefault="004F1741" w:rsidP="004F1741">
      <w:pPr>
        <w:rPr>
          <w:rFonts w:cstheme="majorBidi"/>
          <w:szCs w:val="24"/>
        </w:rPr>
      </w:pPr>
      <w:r>
        <w:rPr>
          <w:rFonts w:cstheme="majorBidi"/>
          <w:szCs w:val="24"/>
        </w:rPr>
        <w:t>Taylor series</w:t>
      </w:r>
    </w:p>
    <w:p w14:paraId="0E19629B" w14:textId="77777777" w:rsidR="004F1741" w:rsidRDefault="004F1741" w:rsidP="004F1741">
      <w:pPr>
        <w:rPr>
          <w:rFonts w:cstheme="majorBidi"/>
          <w:szCs w:val="24"/>
        </w:rPr>
      </w:pPr>
    </w:p>
    <w:p w14:paraId="7EE88E00" w14:textId="77777777" w:rsidR="004F1741" w:rsidRDefault="004F1741" w:rsidP="004F1741">
      <w:pPr>
        <w:rPr>
          <w:rFonts w:cstheme="majorBidi"/>
          <w:szCs w:val="24"/>
        </w:rPr>
      </w:pPr>
      <w:r>
        <w:rPr>
          <w:rFonts w:cstheme="majorBidi"/>
          <w:szCs w:val="24"/>
        </w:rPr>
        <w:t>Forward:</w:t>
      </w:r>
    </w:p>
    <w:p w14:paraId="3A9C90F5" w14:textId="77777777" w:rsidR="004F1741" w:rsidRDefault="004F1741" w:rsidP="004F1741">
      <w:pPr>
        <w:rPr>
          <w:rFonts w:cstheme="majorBidi"/>
          <w:szCs w:val="24"/>
        </w:rPr>
      </w:pPr>
    </w:p>
    <w:p w14:paraId="2371E3B1" w14:textId="77777777" w:rsidR="004F1741" w:rsidRPr="000B43D3" w:rsidRDefault="00565DCD" w:rsidP="004F1741">
      <w:pPr>
        <w:rPr>
          <w:rFonts w:cstheme="majorBidi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>ϕ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i+1</m:t>
              </m:r>
            </m:sub>
          </m:sSub>
          <m:r>
            <w:rPr>
              <w:rFonts w:ascii="Cambria Math" w:hAnsi="Cambria Math" w:cstheme="majorBidi"/>
              <w:szCs w:val="24"/>
            </w:rPr>
            <m:t>≈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>ϕ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i</m:t>
              </m:r>
            </m:sub>
          </m:sSub>
          <m:r>
            <w:rPr>
              <w:rFonts w:ascii="Cambria Math" w:hAnsi="Cambria Math" w:cstheme="majorBidi"/>
              <w:szCs w:val="24"/>
            </w:rPr>
            <m:t>+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 w:cstheme="majorBidi"/>
                      <w:i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theme="majorBidi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theme="majorBidi"/>
                          <w:szCs w:val="24"/>
                        </w:rPr>
                        <m:t>∂ϕ</m:t>
                      </m:r>
                    </m:num>
                    <m:den>
                      <m:r>
                        <w:rPr>
                          <w:rFonts w:ascii="Cambria Math" w:hAnsi="Cambria Math" w:cstheme="majorBidi"/>
                          <w:szCs w:val="24"/>
                        </w:rPr>
                        <m:t>∂x</m:t>
                      </m:r>
                    </m:den>
                  </m:f>
                </m:e>
              </m:d>
            </m:e>
            <m:sub>
              <m:r>
                <w:rPr>
                  <w:rFonts w:ascii="Cambria Math" w:hAnsi="Cambria Math" w:cstheme="majorBidi"/>
                  <w:szCs w:val="24"/>
                </w:rPr>
                <m:t>i</m:t>
              </m:r>
            </m:sub>
          </m:sSub>
          <m:r>
            <w:rPr>
              <w:rFonts w:ascii="Cambria Math" w:hAnsi="Cambria Math" w:cstheme="majorBidi"/>
              <w:szCs w:val="24"/>
            </w:rPr>
            <m:t>(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>x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i+1</m:t>
              </m:r>
            </m:sub>
          </m:sSub>
          <m:r>
            <w:rPr>
              <w:rFonts w:ascii="Cambria Math" w:hAnsi="Cambria Math" w:cstheme="majorBidi"/>
              <w:szCs w:val="24"/>
            </w:rPr>
            <m:t>-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 xml:space="preserve"> x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i</m:t>
              </m:r>
            </m:sub>
          </m:sSub>
          <m:r>
            <w:rPr>
              <w:rFonts w:ascii="Cambria Math" w:hAnsi="Cambria Math" w:cstheme="majorBidi"/>
              <w:szCs w:val="24"/>
            </w:rPr>
            <m:t>)+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f>
                <m:fPr>
                  <m:ctrlPr>
                    <w:rPr>
                      <w:rFonts w:ascii="Cambria Math" w:hAnsi="Cambria Math" w:cstheme="majorBidi"/>
                      <w:i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theme="majorBidi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hAnsi="Cambria Math" w:cstheme="majorBidi"/>
                      <w:szCs w:val="24"/>
                    </w:rPr>
                    <m:t>2!</m:t>
                  </m:r>
                </m:den>
              </m:f>
              <m:d>
                <m:dPr>
                  <m:begChr m:val=""/>
                  <m:endChr m:val="|"/>
                  <m:ctrlPr>
                    <w:rPr>
                      <w:rFonts w:ascii="Cambria Math" w:hAnsi="Cambria Math" w:cstheme="majorBidi"/>
                      <w:i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theme="majorBidi"/>
                          <w:i/>
                          <w:szCs w:val="24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 w:cstheme="majorBidi"/>
                              <w:i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theme="majorBidi"/>
                              <w:szCs w:val="24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 w:cstheme="majorBidi"/>
                              <w:szCs w:val="24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 w:cstheme="majorBidi"/>
                          <w:szCs w:val="24"/>
                        </w:rPr>
                        <m:t>ϕ</m:t>
                      </m:r>
                    </m:num>
                    <m:den>
                      <m:r>
                        <w:rPr>
                          <w:rFonts w:ascii="Cambria Math" w:hAnsi="Cambria Math" w:cstheme="majorBidi"/>
                          <w:szCs w:val="24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 w:cstheme="majorBidi"/>
                              <w:i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theme="majorBidi"/>
                              <w:szCs w:val="24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 w:cstheme="majorBidi"/>
                              <w:szCs w:val="24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</m:e>
            <m:sub>
              <m:r>
                <w:rPr>
                  <w:rFonts w:ascii="Cambria Math" w:hAnsi="Cambria Math" w:cstheme="majorBidi"/>
                  <w:szCs w:val="24"/>
                </w:rPr>
                <m:t>i</m:t>
              </m:r>
            </m:sub>
          </m:sSub>
          <m:sSup>
            <m:s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pPr>
            <m:e>
              <m:r>
                <w:rPr>
                  <w:rFonts w:ascii="Cambria Math" w:hAnsi="Cambria Math" w:cstheme="majorBidi"/>
                  <w:szCs w:val="24"/>
                </w:rPr>
                <m:t>(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theme="majorBidi"/>
                      <w:szCs w:val="24"/>
                    </w:rPr>
                    <m:t>i+1</m:t>
                  </m:r>
                </m:sub>
              </m:sSub>
              <m:r>
                <w:rPr>
                  <w:rFonts w:ascii="Cambria Math" w:hAnsi="Cambria Math" w:cstheme="majorBidi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szCs w:val="24"/>
                    </w:rPr>
                    <m:t xml:space="preserve"> x</m:t>
                  </m:r>
                </m:e>
                <m:sub>
                  <m:r>
                    <w:rPr>
                      <w:rFonts w:ascii="Cambria Math" w:hAnsi="Cambria Math" w:cstheme="majorBidi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hAnsi="Cambria Math" w:cstheme="majorBidi"/>
                  <w:szCs w:val="24"/>
                </w:rPr>
                <m:t>)</m:t>
              </m:r>
            </m:e>
            <m:sup>
              <m:r>
                <w:rPr>
                  <w:rFonts w:ascii="Cambria Math" w:hAnsi="Cambria Math" w:cstheme="majorBidi"/>
                  <w:szCs w:val="24"/>
                </w:rPr>
                <m:t>2</m:t>
              </m:r>
            </m:sup>
          </m:sSup>
          <m:r>
            <w:rPr>
              <w:rFonts w:ascii="Cambria Math" w:hAnsi="Cambria Math" w:cstheme="majorBidi"/>
              <w:szCs w:val="24"/>
            </w:rPr>
            <m:t>+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f>
                <m:fPr>
                  <m:ctrlPr>
                    <w:rPr>
                      <w:rFonts w:ascii="Cambria Math" w:hAnsi="Cambria Math" w:cstheme="majorBidi"/>
                      <w:i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theme="majorBidi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hAnsi="Cambria Math" w:cstheme="majorBidi"/>
                      <w:szCs w:val="24"/>
                    </w:rPr>
                    <m:t>3!</m:t>
                  </m:r>
                </m:den>
              </m:f>
              <m:d>
                <m:dPr>
                  <m:begChr m:val=""/>
                  <m:endChr m:val="|"/>
                  <m:ctrlPr>
                    <w:rPr>
                      <w:rFonts w:ascii="Cambria Math" w:hAnsi="Cambria Math" w:cstheme="majorBidi"/>
                      <w:i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theme="majorBidi"/>
                          <w:i/>
                          <w:szCs w:val="24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 w:cstheme="majorBidi"/>
                              <w:i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theme="majorBidi"/>
                              <w:szCs w:val="24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 w:cstheme="majorBidi"/>
                              <w:szCs w:val="24"/>
                            </w:rPr>
                            <m:t>3</m:t>
                          </m:r>
                        </m:sup>
                      </m:sSup>
                      <m:r>
                        <w:rPr>
                          <w:rFonts w:ascii="Cambria Math" w:hAnsi="Cambria Math" w:cstheme="majorBidi"/>
                          <w:szCs w:val="24"/>
                        </w:rPr>
                        <m:t>ϕ</m:t>
                      </m:r>
                    </m:num>
                    <m:den>
                      <m:r>
                        <w:rPr>
                          <w:rFonts w:ascii="Cambria Math" w:hAnsi="Cambria Math" w:cstheme="majorBidi"/>
                          <w:szCs w:val="24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 w:cstheme="majorBidi"/>
                              <w:i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theme="majorBidi"/>
                              <w:szCs w:val="24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 w:cstheme="majorBidi"/>
                              <w:szCs w:val="24"/>
                            </w:rPr>
                            <m:t>3</m:t>
                          </m:r>
                        </m:sup>
                      </m:sSup>
                    </m:den>
                  </m:f>
                </m:e>
              </m:d>
            </m:e>
            <m:sub>
              <m:r>
                <w:rPr>
                  <w:rFonts w:ascii="Cambria Math" w:hAnsi="Cambria Math" w:cstheme="majorBidi"/>
                  <w:szCs w:val="24"/>
                </w:rPr>
                <m:t>i</m:t>
              </m:r>
            </m:sub>
          </m:sSub>
          <m:sSup>
            <m:s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pPr>
            <m:e>
              <m:r>
                <w:rPr>
                  <w:rFonts w:ascii="Cambria Math" w:hAnsi="Cambria Math" w:cstheme="majorBidi"/>
                  <w:szCs w:val="24"/>
                </w:rPr>
                <m:t>(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theme="majorBidi"/>
                      <w:szCs w:val="24"/>
                    </w:rPr>
                    <m:t>i+1</m:t>
                  </m:r>
                </m:sub>
              </m:sSub>
              <m:r>
                <w:rPr>
                  <w:rFonts w:ascii="Cambria Math" w:hAnsi="Cambria Math" w:cstheme="majorBidi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theme="majorBidi"/>
                      <w:szCs w:val="24"/>
                    </w:rPr>
                    <m:t xml:space="preserve"> x</m:t>
                  </m:r>
                </m:e>
                <m:sub>
                  <m:r>
                    <w:rPr>
                      <w:rFonts w:ascii="Cambria Math" w:hAnsi="Cambria Math" w:cstheme="majorBidi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hAnsi="Cambria Math" w:cstheme="majorBidi"/>
                  <w:szCs w:val="24"/>
                </w:rPr>
                <m:t>)</m:t>
              </m:r>
            </m:e>
            <m:sup>
              <m:r>
                <w:rPr>
                  <w:rFonts w:ascii="Cambria Math" w:hAnsi="Cambria Math" w:cstheme="majorBidi"/>
                  <w:szCs w:val="24"/>
                </w:rPr>
                <m:t>3</m:t>
              </m:r>
            </m:sup>
          </m:sSup>
          <m:r>
            <w:rPr>
              <w:rFonts w:ascii="Cambria Math" w:hAnsi="Cambria Math" w:cstheme="majorBidi"/>
              <w:szCs w:val="24"/>
            </w:rPr>
            <m:t>+ ...</m:t>
          </m:r>
        </m:oMath>
      </m:oMathPara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4"/>
        <w:gridCol w:w="4626"/>
      </w:tblGrid>
      <w:tr w:rsidR="00747978" w:rsidRPr="007021CA" w14:paraId="011707AF" w14:textId="77777777" w:rsidTr="00E12E79">
        <w:tc>
          <w:tcPr>
            <w:tcW w:w="4734" w:type="dxa"/>
          </w:tcPr>
          <w:p w14:paraId="560E2345" w14:textId="77777777" w:rsidR="00747978" w:rsidRPr="007021CA" w:rsidRDefault="00565DCD" w:rsidP="00E12E79">
            <w:pPr>
              <w:rPr>
                <w:rFonts w:ascii="Cambria Math" w:eastAsia="Calibri" w:hAnsi="Cambria Math" w:cs="Times New Roman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Cs w:val="24"/>
                      </w:rPr>
                      <m:t>i</m:t>
                    </m:r>
                  </m:sub>
                </m:sSub>
                <m:f>
                  <m:fPr>
                    <m:ctrlPr>
                      <w:rPr>
                        <w:rFonts w:ascii="Cambria Math" w:eastAsia="Calibri" w:hAnsi="Cambria Math" w:cs="Times New Roman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  <w:szCs w:val="24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ex</m:t>
                        </m:r>
                      </m:sub>
                    </m:sSub>
                  </m:e>
                  <m:sup>
                    <m:r>
                      <w:rPr>
                        <w:rFonts w:ascii="Cambria Math" w:eastAsia="Calibri" w:hAnsi="Cambria Math" w:cs="Times New Roman"/>
                        <w:szCs w:val="24"/>
                      </w:rPr>
                      <m:t>i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  <w:szCs w:val="24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eastAsia="Calibri" w:hAnsi="Cambria Math" w:cs="Times New Roman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eastAsia="Calibri" w:hAnsi="Cambria Math" w:cs="Times New Roman"/>
                        <w:szCs w:val="24"/>
                      </w:rPr>
                      <m:t>j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c</m:t>
                        </m:r>
                      </m:sub>
                    </m:sSub>
                  </m:sup>
                  <m:e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szCs w:val="24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Cs w:val="24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Cs w:val="24"/>
                              </w:rPr>
                              <m:t>c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ij</m:t>
                        </m:r>
                      </m:sup>
                    </m:sSup>
                  </m:e>
                </m:nary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  <w:szCs w:val="24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eastAsia="Calibri" w:hAnsi="Cambria Math" w:cs="Times New Roman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eastAsia="Calibri" w:hAnsi="Cambria Math" w:cs="Times New Roman"/>
                        <w:szCs w:val="24"/>
                      </w:rPr>
                      <m:t>k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nc</m:t>
                        </m:r>
                      </m:sub>
                    </m:sSub>
                  </m:sup>
                  <m:e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szCs w:val="24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  <w:szCs w:val="24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  <w:szCs w:val="24"/>
                              </w:rPr>
                              <m:t>nc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ik</m:t>
                        </m:r>
                      </m:sup>
                    </m:sSup>
                  </m:e>
                </m:nary>
              </m:oMath>
            </m:oMathPara>
          </w:p>
        </w:tc>
        <w:tc>
          <w:tcPr>
            <w:tcW w:w="4626" w:type="dxa"/>
            <w:vAlign w:val="center"/>
          </w:tcPr>
          <w:p w14:paraId="776BE402" w14:textId="77777777" w:rsidR="00747978" w:rsidRPr="007021CA" w:rsidRDefault="00747978" w:rsidP="00E12E79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bookmarkStart w:id="3" w:name="_Ref38191702"/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Pr="007021CA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Pr="007021CA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5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Pr="007021CA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  <w:bookmarkEnd w:id="3"/>
          </w:p>
        </w:tc>
      </w:tr>
      <w:tr w:rsidR="00747978" w:rsidRPr="007021CA" w14:paraId="3E9C1B3D" w14:textId="77777777" w:rsidTr="00E12E79">
        <w:tc>
          <w:tcPr>
            <w:tcW w:w="4734" w:type="dxa"/>
          </w:tcPr>
          <w:p w14:paraId="6B8E67DD" w14:textId="77777777" w:rsidR="00747978" w:rsidRPr="007021CA" w:rsidRDefault="00565DCD" w:rsidP="00E12E79">
            <w:pPr>
              <w:rPr>
                <w:rFonts w:ascii="Cambria Math" w:eastAsia="Calibri" w:hAnsi="Cambria Math" w:cs="Times New Roman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Cs w:val="24"/>
                      </w:rPr>
                      <m:t>I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Cs w:val="24"/>
                      </w:rPr>
                      <m:t>i</m:t>
                    </m:r>
                  </m:sub>
                </m:sSub>
                <m:f>
                  <m:fPr>
                    <m:ctrlPr>
                      <w:rPr>
                        <w:rFonts w:ascii="Cambria Math" w:eastAsia="Calibri" w:hAnsi="Cambria Math" w:cs="Times New Roman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  <w:szCs w:val="24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eastAsia="Calibri" w:hAnsi="Cambria Math" w:cs="Times New Roman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eastAsia="Calibri" w:hAnsi="Cambria Math" w:cs="Times New Roman"/>
                        <w:szCs w:val="24"/>
                      </w:rPr>
                      <m:t>j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  <w:szCs w:val="24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i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  <w:szCs w:val="24"/>
                  </w:rPr>
                  <m:t xml:space="preserve"> = 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eastAsia="Calibri" w:hAnsi="Cambria Math" w:cs="Times New Roman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eastAsia="Calibri" w:hAnsi="Cambria Math" w:cs="Times New Roman"/>
                        <w:szCs w:val="24"/>
                      </w:rPr>
                      <m:t>j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c</m:t>
                        </m:r>
                      </m:sub>
                    </m:sSub>
                  </m:sup>
                  <m:e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ij</m:t>
                        </m:r>
                      </m:sub>
                      <m:sup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t</m:t>
                        </m:r>
                      </m:sup>
                    </m:sSubSup>
                  </m:e>
                </m:nary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  <w:szCs w:val="24"/>
                  </w:rPr>
                  <m:t xml:space="preserve"> + 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eastAsia="Calibri" w:hAnsi="Cambria Math" w:cs="Times New Roman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eastAsia="Calibri" w:hAnsi="Cambria Math" w:cs="Times New Roman"/>
                        <w:szCs w:val="24"/>
                      </w:rPr>
                      <m:t>j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c</m:t>
                        </m:r>
                      </m:sub>
                    </m:sSub>
                  </m:sup>
                  <m:e>
                    <m:sSubSup>
                      <m:sSubSupPr>
                        <m:ctrlPr>
                          <w:rPr>
                            <w:rFonts w:ascii="Cambria Math" w:eastAsia="Calibri" w:hAnsi="Cambria Math" w:cs="Times New Roman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ij</m:t>
                        </m:r>
                      </m:sub>
                      <m:sup>
                        <m:r>
                          <w:rPr>
                            <w:rFonts w:ascii="Cambria Math" w:eastAsia="Calibri" w:hAnsi="Cambria Math" w:cs="Times New Roman"/>
                            <w:szCs w:val="24"/>
                          </w:rPr>
                          <m:t>r</m:t>
                        </m:r>
                      </m:sup>
                    </m:sSubSup>
                  </m:e>
                </m:nary>
              </m:oMath>
            </m:oMathPara>
          </w:p>
        </w:tc>
        <w:tc>
          <w:tcPr>
            <w:tcW w:w="4626" w:type="dxa"/>
            <w:vAlign w:val="center"/>
          </w:tcPr>
          <w:p w14:paraId="51337854" w14:textId="77777777" w:rsidR="00747978" w:rsidRPr="007021CA" w:rsidRDefault="00747978" w:rsidP="00E12E79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Pr="007021CA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Pr="007021CA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5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Pr="007021CA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5C92078A" w14:textId="17A713A5" w:rsidR="004E43BF" w:rsidRPr="007021CA" w:rsidRDefault="004E43BF" w:rsidP="00431F8C">
      <w:pPr>
        <w:rPr>
          <w:lang w:val="en-CA"/>
        </w:rPr>
      </w:pPr>
    </w:p>
    <w:p w14:paraId="0E5C6A1B" w14:textId="0F355DB2" w:rsidR="00005F08" w:rsidRPr="007021CA" w:rsidRDefault="00005F08" w:rsidP="00431F8C">
      <w:pPr>
        <w:rPr>
          <w:rFonts w:eastAsiaTheme="minorEastAsia" w:cstheme="majorBidi"/>
          <w:b/>
          <w:sz w:val="28"/>
          <w:szCs w:val="26"/>
          <w:lang w:val="en-CA"/>
        </w:rPr>
      </w:pPr>
      <w:r w:rsidRPr="007021CA">
        <w:rPr>
          <w:rFonts w:eastAsiaTheme="minorEastAsia" w:cstheme="majorBidi"/>
          <w:b/>
          <w:sz w:val="28"/>
          <w:szCs w:val="26"/>
          <w:lang w:val="en-CA"/>
        </w:rPr>
        <w:br w:type="page"/>
      </w:r>
    </w:p>
    <w:p w14:paraId="03E11152" w14:textId="77777777" w:rsidR="007D22BC" w:rsidRPr="007021CA" w:rsidRDefault="007D22BC" w:rsidP="00431F8C">
      <w:pPr>
        <w:rPr>
          <w:rFonts w:ascii="Times New Roman" w:eastAsia="Calibri" w:hAnsi="Times New Roman" w:cs="Times New Roman"/>
          <w:szCs w:val="24"/>
        </w:rPr>
        <w:sectPr w:rsidR="007D22BC" w:rsidRPr="007021CA" w:rsidSect="00FF47CB">
          <w:headerReference w:type="default" r:id="rId14"/>
          <w:footerReference w:type="default" r:id="rId15"/>
          <w:pgSz w:w="12240" w:h="15840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1B95DF85" w14:textId="3A4E1D5A" w:rsidR="003F7E39" w:rsidRPr="007021CA" w:rsidRDefault="007D22BC" w:rsidP="00431F8C">
      <w:pPr>
        <w:pStyle w:val="Heading1"/>
        <w:rPr>
          <w:rFonts w:eastAsia="Calibri"/>
        </w:rPr>
      </w:pPr>
      <w:bookmarkStart w:id="4" w:name="_Toc40988703"/>
      <w:r w:rsidRPr="007021CA">
        <w:rPr>
          <w:rFonts w:eastAsia="Calibri"/>
        </w:rPr>
        <w:lastRenderedPageBreak/>
        <w:t>References</w:t>
      </w:r>
      <w:bookmarkEnd w:id="4"/>
    </w:p>
    <w:p w14:paraId="38F9F17B" w14:textId="35D45D3E" w:rsidR="00B45ADE" w:rsidRPr="00B45ADE" w:rsidRDefault="007D22BC" w:rsidP="00B45ADE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</w:rPr>
      </w:pPr>
      <w:r w:rsidRPr="007021CA">
        <w:fldChar w:fldCharType="begin" w:fldLock="1"/>
      </w:r>
      <w:r w:rsidRPr="007021CA">
        <w:instrText xml:space="preserve">ADDIN Mendeley Bibliography CSL_BIBLIOGRAPHY </w:instrText>
      </w:r>
      <w:r w:rsidRPr="007021CA">
        <w:fldChar w:fldCharType="separate"/>
      </w:r>
      <w:r w:rsidR="00B45ADE" w:rsidRPr="00B45ADE">
        <w:rPr>
          <w:rFonts w:ascii="Times New Roman" w:hAnsi="Times New Roman" w:cs="Times New Roman"/>
          <w:noProof/>
          <w:szCs w:val="24"/>
        </w:rPr>
        <w:t>Use the "Insert Citation" button to add citations to this document.</w:t>
      </w:r>
    </w:p>
    <w:p w14:paraId="61C8DB43" w14:textId="1F3C0C48" w:rsidR="007D22BC" w:rsidRPr="007021CA" w:rsidRDefault="007D22BC" w:rsidP="00431F8C">
      <w:r w:rsidRPr="007021CA">
        <w:fldChar w:fldCharType="end"/>
      </w:r>
    </w:p>
    <w:sectPr w:rsidR="007D22BC" w:rsidRPr="007021CA">
      <w:headerReference w:type="defaul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79DAF9" w14:textId="77777777" w:rsidR="00565DCD" w:rsidRDefault="00565DCD" w:rsidP="001A062C">
      <w:pPr>
        <w:spacing w:after="0" w:line="240" w:lineRule="auto"/>
      </w:pPr>
      <w:r>
        <w:separator/>
      </w:r>
    </w:p>
    <w:p w14:paraId="6BD262BD" w14:textId="77777777" w:rsidR="00565DCD" w:rsidRDefault="00565DCD"/>
  </w:endnote>
  <w:endnote w:type="continuationSeparator" w:id="0">
    <w:p w14:paraId="307EB325" w14:textId="77777777" w:rsidR="00565DCD" w:rsidRDefault="00565DCD" w:rsidP="001A062C">
      <w:pPr>
        <w:spacing w:after="0" w:line="240" w:lineRule="auto"/>
      </w:pPr>
      <w:r>
        <w:continuationSeparator/>
      </w:r>
    </w:p>
    <w:p w14:paraId="07AB5A87" w14:textId="77777777" w:rsidR="00565DCD" w:rsidRDefault="00565DC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LTStd-Roman">
    <w:altName w:val="Times New Roman"/>
    <w:panose1 w:val="00000000000000000000"/>
    <w:charset w:val="00"/>
    <w:family w:val="roman"/>
    <w:notTrueType/>
    <w:pitch w:val="default"/>
  </w:font>
  <w:font w:name="MT-Extra">
    <w:altName w:val="Cambria"/>
    <w:panose1 w:val="00000000000000000000"/>
    <w:charset w:val="00"/>
    <w:family w:val="roman"/>
    <w:notTrueType/>
    <w:pitch w:val="default"/>
  </w:font>
  <w:font w:name="TimesLTStd-Italic">
    <w:altName w:val="Times New Roman"/>
    <w:panose1 w:val="00000000000000000000"/>
    <w:charset w:val="00"/>
    <w:family w:val="roman"/>
    <w:notTrueType/>
    <w:pitch w:val="default"/>
  </w:font>
  <w:font w:name="SymbolMT">
    <w:altName w:val="Cambria"/>
    <w:panose1 w:val="00000000000000000000"/>
    <w:charset w:val="00"/>
    <w:family w:val="roman"/>
    <w:notTrueType/>
    <w:pitch w:val="default"/>
  </w:font>
  <w:font w:name="AdvTT5235d5a9+20">
    <w:altName w:val="Cambria"/>
    <w:panose1 w:val="00000000000000000000"/>
    <w:charset w:val="00"/>
    <w:family w:val="roman"/>
    <w:notTrueType/>
    <w:pitch w:val="default"/>
  </w:font>
  <w:font w:name="AdvTT94c8263f.I+03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5787594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852CB3" w14:textId="45D4E9E9" w:rsidR="00C074D6" w:rsidRDefault="00C074D6" w:rsidP="00FF47CB">
        <w:pPr>
          <w:pStyle w:val="Footer"/>
          <w:tabs>
            <w:tab w:val="left" w:pos="4425"/>
          </w:tabs>
          <w:jc w:val="left"/>
        </w:pP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9</w:t>
        </w:r>
        <w:r>
          <w:rPr>
            <w:noProof/>
          </w:rPr>
          <w:fldChar w:fldCharType="end"/>
        </w:r>
      </w:p>
    </w:sdtContent>
  </w:sdt>
  <w:p w14:paraId="48108414" w14:textId="77777777" w:rsidR="00C074D6" w:rsidRDefault="00C074D6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E3A3F4E" w14:textId="77777777" w:rsidR="00565DCD" w:rsidRDefault="00565DCD" w:rsidP="001A062C">
      <w:pPr>
        <w:spacing w:after="0" w:line="240" w:lineRule="auto"/>
      </w:pPr>
      <w:r>
        <w:separator/>
      </w:r>
    </w:p>
    <w:p w14:paraId="7B9B71E4" w14:textId="77777777" w:rsidR="00565DCD" w:rsidRDefault="00565DCD"/>
  </w:footnote>
  <w:footnote w:type="continuationSeparator" w:id="0">
    <w:p w14:paraId="1B5E8D65" w14:textId="77777777" w:rsidR="00565DCD" w:rsidRDefault="00565DCD" w:rsidP="001A062C">
      <w:pPr>
        <w:spacing w:after="0" w:line="240" w:lineRule="auto"/>
      </w:pPr>
      <w:r>
        <w:continuationSeparator/>
      </w:r>
    </w:p>
    <w:p w14:paraId="15632220" w14:textId="77777777" w:rsidR="00565DCD" w:rsidRDefault="00565DC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CD0837" w14:textId="4262E058" w:rsidR="008A0D88" w:rsidRDefault="008A0D88" w:rsidP="006D6007">
    <w:pPr>
      <w:pStyle w:val="Header"/>
      <w:jc w:val="left"/>
    </w:pPr>
    <w:r>
      <w:rPr>
        <w:noProof/>
      </w:rPr>
      <w:drawing>
        <wp:inline distT="0" distB="0" distL="0" distR="0" wp14:anchorId="66457079" wp14:editId="6E71930A">
          <wp:extent cx="1478361" cy="714375"/>
          <wp:effectExtent l="0" t="0" r="7620" b="0"/>
          <wp:docPr id="2" name="Picture 2" descr="A picture containing drawing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Ryerson-rgb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499569" cy="724623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E33241" w14:textId="1C4DFF3F" w:rsidR="00C074D6" w:rsidRPr="004C2A79" w:rsidRDefault="004C2A79" w:rsidP="006A1AD4">
    <w:pPr>
      <w:pStyle w:val="Header"/>
      <w:rPr>
        <w:lang w:val="en-CA"/>
      </w:rPr>
    </w:pPr>
    <w:r>
      <w:rPr>
        <w:lang w:val="en-CA"/>
      </w:rPr>
      <w:t>Problem_Set_</w:t>
    </w:r>
    <w:r w:rsidR="008F4ED8">
      <w:rPr>
        <w:lang w:val="en-CA"/>
      </w:rPr>
      <w:t>2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A216E2" w14:textId="77777777" w:rsidR="00D135AF" w:rsidRPr="00CA602C" w:rsidRDefault="00D135AF" w:rsidP="006A1AD4">
    <w:pPr>
      <w:pStyle w:val="Header"/>
      <w:rPr>
        <w:lang w:val="en-CA"/>
      </w:rPr>
    </w:pPr>
    <w:r>
      <w:t>List of Content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4AA08D" w14:textId="77777777" w:rsidR="00C074D6" w:rsidRPr="006A1AD4" w:rsidRDefault="00C074D6" w:rsidP="006A1AD4">
    <w:pPr>
      <w:pStyle w:val="Header"/>
    </w:pPr>
    <w:r>
      <w:t>List of Figures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34D3A" w14:textId="45E39188" w:rsidR="00C074D6" w:rsidRPr="006A1AD4" w:rsidRDefault="00C074D6" w:rsidP="006A1AD4">
    <w:pPr>
      <w:pStyle w:val="Header"/>
    </w:pPr>
    <w:r>
      <w:t>List of Tables</w: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1A5715" w14:textId="4145934D" w:rsidR="00C074D6" w:rsidRPr="006A1AD4" w:rsidRDefault="00C074D6" w:rsidP="006A1AD4">
    <w:pPr>
      <w:pStyle w:val="Header"/>
    </w:pPr>
    <w:r>
      <w:t>Abbreviations</w:t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16BB70" w14:textId="332BCA41" w:rsidR="00C074D6" w:rsidRPr="00093769" w:rsidRDefault="00093769" w:rsidP="003223AB">
    <w:pPr>
      <w:jc w:val="left"/>
      <w:rPr>
        <w:lang w:val="en-CA"/>
      </w:rPr>
    </w:pPr>
    <w:r>
      <w:rPr>
        <w:lang w:val="en-CA"/>
      </w:rPr>
      <w:t>Solution</w:t>
    </w: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E4106A" w14:textId="315370ED" w:rsidR="00C074D6" w:rsidRDefault="00C074D6" w:rsidP="003223AB">
    <w:pPr>
      <w:jc w:val="left"/>
    </w:pPr>
    <w:r>
      <w:t>References</w:t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8D6B3C"/>
    <w:multiLevelType w:val="hybridMultilevel"/>
    <w:tmpl w:val="418AD83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713A4E"/>
    <w:multiLevelType w:val="hybridMultilevel"/>
    <w:tmpl w:val="0D388F6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54385B"/>
    <w:multiLevelType w:val="hybridMultilevel"/>
    <w:tmpl w:val="962E0182"/>
    <w:lvl w:ilvl="0" w:tplc="0A4A0A58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DA23D4"/>
    <w:multiLevelType w:val="hybridMultilevel"/>
    <w:tmpl w:val="26EEDF4E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A607A4F"/>
    <w:multiLevelType w:val="hybridMultilevel"/>
    <w:tmpl w:val="E7CE7312"/>
    <w:lvl w:ilvl="0" w:tplc="081212DE">
      <w:start w:val="1"/>
      <w:numFmt w:val="decimal"/>
      <w:pStyle w:val="Table"/>
      <w:lvlText w:val="Table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E4271CE"/>
    <w:multiLevelType w:val="hybridMultilevel"/>
    <w:tmpl w:val="5636CF0A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149361F"/>
    <w:multiLevelType w:val="hybridMultilevel"/>
    <w:tmpl w:val="0214301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7EB12D2"/>
    <w:multiLevelType w:val="multilevel"/>
    <w:tmpl w:val="10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8" w15:restartNumberingAfterBreak="0">
    <w:nsid w:val="2EDA1B3E"/>
    <w:multiLevelType w:val="hybridMultilevel"/>
    <w:tmpl w:val="B37E787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8531789"/>
    <w:multiLevelType w:val="hybridMultilevel"/>
    <w:tmpl w:val="2486A4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8F968EF"/>
    <w:multiLevelType w:val="hybridMultilevel"/>
    <w:tmpl w:val="409C208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2706ED"/>
    <w:multiLevelType w:val="hybridMultilevel"/>
    <w:tmpl w:val="E95AE9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1081182"/>
    <w:multiLevelType w:val="multilevel"/>
    <w:tmpl w:val="CE2C2114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2138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2285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3" w15:restartNumberingAfterBreak="0">
    <w:nsid w:val="43072D8A"/>
    <w:multiLevelType w:val="hybridMultilevel"/>
    <w:tmpl w:val="A26699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57277C7"/>
    <w:multiLevelType w:val="hybridMultilevel"/>
    <w:tmpl w:val="10F614DA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8BA4140"/>
    <w:multiLevelType w:val="hybridMultilevel"/>
    <w:tmpl w:val="D24657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A501DF5"/>
    <w:multiLevelType w:val="hybridMultilevel"/>
    <w:tmpl w:val="F06AB77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5A57087"/>
    <w:multiLevelType w:val="hybridMultilevel"/>
    <w:tmpl w:val="FE4AF79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779039D"/>
    <w:multiLevelType w:val="hybridMultilevel"/>
    <w:tmpl w:val="97D8A8B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AA8247C"/>
    <w:multiLevelType w:val="hybridMultilevel"/>
    <w:tmpl w:val="550E8668"/>
    <w:lvl w:ilvl="0" w:tplc="3C6A2D46">
      <w:start w:val="1"/>
      <w:numFmt w:val="decimal"/>
      <w:pStyle w:val="Equationnumber"/>
      <w:lvlText w:val="(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FCE1C6B"/>
    <w:multiLevelType w:val="hybridMultilevel"/>
    <w:tmpl w:val="B288B15E"/>
    <w:lvl w:ilvl="0" w:tplc="171E21AE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2C68098" w:tentative="1">
      <w:start w:val="1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9F28C28" w:tentative="1">
      <w:start w:val="1"/>
      <w:numFmt w:val="bullet"/>
      <w:lvlText w:val="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3E212E4" w:tentative="1">
      <w:start w:val="1"/>
      <w:numFmt w:val="bullet"/>
      <w:lvlText w:val="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324EF70" w:tentative="1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81E64A0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25CB19E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AAEFDB2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7C28D3A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2E07DEC"/>
    <w:multiLevelType w:val="hybridMultilevel"/>
    <w:tmpl w:val="23CCD5E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4EC000A"/>
    <w:multiLevelType w:val="hybridMultilevel"/>
    <w:tmpl w:val="E0DAB22C"/>
    <w:lvl w:ilvl="0" w:tplc="B2CA9C34">
      <w:start w:val="1"/>
      <w:numFmt w:val="upperLetter"/>
      <w:lvlText w:val="%1."/>
      <w:lvlJc w:val="left"/>
      <w:pPr>
        <w:ind w:left="720" w:hanging="360"/>
      </w:pPr>
      <w:rPr>
        <w:rFonts w:eastAsiaTheme="minorHAnsi"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0CB6317"/>
    <w:multiLevelType w:val="hybridMultilevel"/>
    <w:tmpl w:val="6FA47BB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79F59E9"/>
    <w:multiLevelType w:val="hybridMultilevel"/>
    <w:tmpl w:val="1298C7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C0D4259"/>
    <w:multiLevelType w:val="hybridMultilevel"/>
    <w:tmpl w:val="2BBC344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CD96240"/>
    <w:multiLevelType w:val="hybridMultilevel"/>
    <w:tmpl w:val="EB0253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FB2166F"/>
    <w:multiLevelType w:val="hybridMultilevel"/>
    <w:tmpl w:val="76D2BEC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FFE7D4C"/>
    <w:multiLevelType w:val="hybridMultilevel"/>
    <w:tmpl w:val="1AC2F9A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4"/>
  </w:num>
  <w:num w:numId="3">
    <w:abstractNumId w:val="5"/>
  </w:num>
  <w:num w:numId="4">
    <w:abstractNumId w:val="26"/>
  </w:num>
  <w:num w:numId="5">
    <w:abstractNumId w:val="11"/>
  </w:num>
  <w:num w:numId="6">
    <w:abstractNumId w:val="19"/>
  </w:num>
  <w:num w:numId="7">
    <w:abstractNumId w:val="19"/>
    <w:lvlOverride w:ilvl="0">
      <w:startOverride w:val="1"/>
    </w:lvlOverride>
  </w:num>
  <w:num w:numId="8">
    <w:abstractNumId w:val="19"/>
    <w:lvlOverride w:ilvl="0">
      <w:startOverride w:val="1"/>
    </w:lvlOverride>
  </w:num>
  <w:num w:numId="9">
    <w:abstractNumId w:val="13"/>
  </w:num>
  <w:num w:numId="10">
    <w:abstractNumId w:val="15"/>
  </w:num>
  <w:num w:numId="11">
    <w:abstractNumId w:val="17"/>
  </w:num>
  <w:num w:numId="12">
    <w:abstractNumId w:val="8"/>
  </w:num>
  <w:num w:numId="13">
    <w:abstractNumId w:val="10"/>
  </w:num>
  <w:num w:numId="14">
    <w:abstractNumId w:val="18"/>
  </w:num>
  <w:num w:numId="15">
    <w:abstractNumId w:val="24"/>
  </w:num>
  <w:num w:numId="16">
    <w:abstractNumId w:val="9"/>
  </w:num>
  <w:num w:numId="17">
    <w:abstractNumId w:val="16"/>
  </w:num>
  <w:num w:numId="18">
    <w:abstractNumId w:val="28"/>
  </w:num>
  <w:num w:numId="19">
    <w:abstractNumId w:val="1"/>
  </w:num>
  <w:num w:numId="20">
    <w:abstractNumId w:val="23"/>
  </w:num>
  <w:num w:numId="21">
    <w:abstractNumId w:val="27"/>
  </w:num>
  <w:num w:numId="22">
    <w:abstractNumId w:val="6"/>
  </w:num>
  <w:num w:numId="23">
    <w:abstractNumId w:val="7"/>
  </w:num>
  <w:num w:numId="24">
    <w:abstractNumId w:val="2"/>
  </w:num>
  <w:num w:numId="25">
    <w:abstractNumId w:val="20"/>
  </w:num>
  <w:num w:numId="26">
    <w:abstractNumId w:val="0"/>
  </w:num>
  <w:num w:numId="27">
    <w:abstractNumId w:val="25"/>
  </w:num>
  <w:num w:numId="28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2"/>
  </w:num>
  <w:num w:numId="32">
    <w:abstractNumId w:val="12"/>
  </w:num>
  <w:num w:numId="33">
    <w:abstractNumId w:val="3"/>
  </w:num>
  <w:num w:numId="34">
    <w:abstractNumId w:val="14"/>
  </w:num>
  <w:num w:numId="35">
    <w:abstractNumId w:val="21"/>
  </w:num>
  <w:num w:numId="36">
    <w:abstractNumId w:val="12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activeWritingStyle w:appName="MSWord" w:lang="en-US" w:vendorID="64" w:dllVersion="6" w:nlCheck="1" w:checkStyle="0"/>
  <w:activeWritingStyle w:appName="MSWord" w:lang="en-CA" w:vendorID="64" w:dllVersion="6" w:nlCheck="1" w:checkStyle="0"/>
  <w:activeWritingStyle w:appName="MSWord" w:lang="en-US" w:vendorID="64" w:dllVersion="0" w:nlCheck="1" w:checkStyle="0"/>
  <w:activeWritingStyle w:appName="MSWord" w:lang="en-CA" w:vendorID="64" w:dllVersion="0" w:nlCheck="1" w:checkStyle="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O1NLU0NDI3Njc3MzRW0lEKTi0uzszPAykwN6kFAHhLyF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42AE2"/>
    <w:rsid w:val="000001F0"/>
    <w:rsid w:val="0000076B"/>
    <w:rsid w:val="00000B65"/>
    <w:rsid w:val="00001217"/>
    <w:rsid w:val="000013E4"/>
    <w:rsid w:val="000018FC"/>
    <w:rsid w:val="00001B63"/>
    <w:rsid w:val="00001EC3"/>
    <w:rsid w:val="000020A8"/>
    <w:rsid w:val="00002AA2"/>
    <w:rsid w:val="000033E8"/>
    <w:rsid w:val="00003F8F"/>
    <w:rsid w:val="000041A7"/>
    <w:rsid w:val="000052C1"/>
    <w:rsid w:val="000056E5"/>
    <w:rsid w:val="0000589E"/>
    <w:rsid w:val="00005AD7"/>
    <w:rsid w:val="00005B18"/>
    <w:rsid w:val="00005F08"/>
    <w:rsid w:val="00005F5A"/>
    <w:rsid w:val="0000641F"/>
    <w:rsid w:val="000066E7"/>
    <w:rsid w:val="00006B5D"/>
    <w:rsid w:val="000071D5"/>
    <w:rsid w:val="0000763D"/>
    <w:rsid w:val="00007779"/>
    <w:rsid w:val="000077DD"/>
    <w:rsid w:val="00010231"/>
    <w:rsid w:val="00010656"/>
    <w:rsid w:val="00010B33"/>
    <w:rsid w:val="00010CE0"/>
    <w:rsid w:val="00010D66"/>
    <w:rsid w:val="00010DD7"/>
    <w:rsid w:val="0001151A"/>
    <w:rsid w:val="00012197"/>
    <w:rsid w:val="000124EB"/>
    <w:rsid w:val="00012773"/>
    <w:rsid w:val="00012F4C"/>
    <w:rsid w:val="00013104"/>
    <w:rsid w:val="00013531"/>
    <w:rsid w:val="00013665"/>
    <w:rsid w:val="000136EE"/>
    <w:rsid w:val="000137F1"/>
    <w:rsid w:val="00013BF8"/>
    <w:rsid w:val="00013D2F"/>
    <w:rsid w:val="00013FBA"/>
    <w:rsid w:val="00014E0A"/>
    <w:rsid w:val="00014F94"/>
    <w:rsid w:val="000152DD"/>
    <w:rsid w:val="00015B73"/>
    <w:rsid w:val="000161B6"/>
    <w:rsid w:val="000162BD"/>
    <w:rsid w:val="00016313"/>
    <w:rsid w:val="0001637B"/>
    <w:rsid w:val="00016CEC"/>
    <w:rsid w:val="00017802"/>
    <w:rsid w:val="000201AD"/>
    <w:rsid w:val="0002025D"/>
    <w:rsid w:val="000203F5"/>
    <w:rsid w:val="0002077B"/>
    <w:rsid w:val="000207D6"/>
    <w:rsid w:val="0002104D"/>
    <w:rsid w:val="000212AA"/>
    <w:rsid w:val="000213A7"/>
    <w:rsid w:val="000215A4"/>
    <w:rsid w:val="000229FB"/>
    <w:rsid w:val="00022E5E"/>
    <w:rsid w:val="0002322E"/>
    <w:rsid w:val="0002330E"/>
    <w:rsid w:val="0002338C"/>
    <w:rsid w:val="00023444"/>
    <w:rsid w:val="00023464"/>
    <w:rsid w:val="000234DB"/>
    <w:rsid w:val="0002449B"/>
    <w:rsid w:val="0002455E"/>
    <w:rsid w:val="00025C0B"/>
    <w:rsid w:val="000261C9"/>
    <w:rsid w:val="000262EC"/>
    <w:rsid w:val="00026885"/>
    <w:rsid w:val="00026F0D"/>
    <w:rsid w:val="00027221"/>
    <w:rsid w:val="00027222"/>
    <w:rsid w:val="00027C6A"/>
    <w:rsid w:val="00030267"/>
    <w:rsid w:val="000307E8"/>
    <w:rsid w:val="0003090A"/>
    <w:rsid w:val="00030F3B"/>
    <w:rsid w:val="00031129"/>
    <w:rsid w:val="00031FDC"/>
    <w:rsid w:val="00032148"/>
    <w:rsid w:val="00033417"/>
    <w:rsid w:val="000334F8"/>
    <w:rsid w:val="000339A0"/>
    <w:rsid w:val="00034074"/>
    <w:rsid w:val="000346CB"/>
    <w:rsid w:val="00035320"/>
    <w:rsid w:val="00035AF1"/>
    <w:rsid w:val="00035B9D"/>
    <w:rsid w:val="00035F5E"/>
    <w:rsid w:val="00036501"/>
    <w:rsid w:val="00036648"/>
    <w:rsid w:val="00036865"/>
    <w:rsid w:val="00036B61"/>
    <w:rsid w:val="00036C2D"/>
    <w:rsid w:val="00037013"/>
    <w:rsid w:val="000371BF"/>
    <w:rsid w:val="000372EF"/>
    <w:rsid w:val="00037BB8"/>
    <w:rsid w:val="00040261"/>
    <w:rsid w:val="000402A1"/>
    <w:rsid w:val="0004069E"/>
    <w:rsid w:val="00040BA6"/>
    <w:rsid w:val="00040C86"/>
    <w:rsid w:val="00041087"/>
    <w:rsid w:val="000410D5"/>
    <w:rsid w:val="00041476"/>
    <w:rsid w:val="00041588"/>
    <w:rsid w:val="00042547"/>
    <w:rsid w:val="000429A5"/>
    <w:rsid w:val="00042AA1"/>
    <w:rsid w:val="00042B31"/>
    <w:rsid w:val="00042E8F"/>
    <w:rsid w:val="00043877"/>
    <w:rsid w:val="000439CE"/>
    <w:rsid w:val="00043B4D"/>
    <w:rsid w:val="00043CF4"/>
    <w:rsid w:val="000441DC"/>
    <w:rsid w:val="000445A3"/>
    <w:rsid w:val="000446E1"/>
    <w:rsid w:val="00044C9A"/>
    <w:rsid w:val="00044D0D"/>
    <w:rsid w:val="00044E62"/>
    <w:rsid w:val="00045DD7"/>
    <w:rsid w:val="00045E70"/>
    <w:rsid w:val="00045F7D"/>
    <w:rsid w:val="000461A6"/>
    <w:rsid w:val="0004623B"/>
    <w:rsid w:val="000462E3"/>
    <w:rsid w:val="00046693"/>
    <w:rsid w:val="00047121"/>
    <w:rsid w:val="0004763E"/>
    <w:rsid w:val="0004789F"/>
    <w:rsid w:val="000478B3"/>
    <w:rsid w:val="00047B0F"/>
    <w:rsid w:val="0005009A"/>
    <w:rsid w:val="000507AC"/>
    <w:rsid w:val="000511B4"/>
    <w:rsid w:val="00051856"/>
    <w:rsid w:val="00051DC1"/>
    <w:rsid w:val="0005208C"/>
    <w:rsid w:val="00052228"/>
    <w:rsid w:val="00052BF9"/>
    <w:rsid w:val="00053072"/>
    <w:rsid w:val="00053102"/>
    <w:rsid w:val="00053EF9"/>
    <w:rsid w:val="000540E6"/>
    <w:rsid w:val="00054464"/>
    <w:rsid w:val="000544EE"/>
    <w:rsid w:val="00054ADC"/>
    <w:rsid w:val="00055403"/>
    <w:rsid w:val="00055446"/>
    <w:rsid w:val="0005555A"/>
    <w:rsid w:val="000558B3"/>
    <w:rsid w:val="00055EFC"/>
    <w:rsid w:val="00055F9C"/>
    <w:rsid w:val="000560B5"/>
    <w:rsid w:val="00056D68"/>
    <w:rsid w:val="00056F21"/>
    <w:rsid w:val="000577FA"/>
    <w:rsid w:val="00057E7F"/>
    <w:rsid w:val="000602B9"/>
    <w:rsid w:val="00060352"/>
    <w:rsid w:val="000604AF"/>
    <w:rsid w:val="00061196"/>
    <w:rsid w:val="00061309"/>
    <w:rsid w:val="00061902"/>
    <w:rsid w:val="000622FF"/>
    <w:rsid w:val="0006278D"/>
    <w:rsid w:val="0006334D"/>
    <w:rsid w:val="00063935"/>
    <w:rsid w:val="00063957"/>
    <w:rsid w:val="0006413D"/>
    <w:rsid w:val="000642D0"/>
    <w:rsid w:val="00064677"/>
    <w:rsid w:val="000647A5"/>
    <w:rsid w:val="00064F77"/>
    <w:rsid w:val="00065255"/>
    <w:rsid w:val="000652D8"/>
    <w:rsid w:val="000656E9"/>
    <w:rsid w:val="000656F9"/>
    <w:rsid w:val="0006573F"/>
    <w:rsid w:val="00065E06"/>
    <w:rsid w:val="00065E08"/>
    <w:rsid w:val="00065EF2"/>
    <w:rsid w:val="00065FF2"/>
    <w:rsid w:val="00066019"/>
    <w:rsid w:val="000662D0"/>
    <w:rsid w:val="00066314"/>
    <w:rsid w:val="00066A1B"/>
    <w:rsid w:val="00066E66"/>
    <w:rsid w:val="0006725D"/>
    <w:rsid w:val="00070ACB"/>
    <w:rsid w:val="00071321"/>
    <w:rsid w:val="000717E2"/>
    <w:rsid w:val="00071B58"/>
    <w:rsid w:val="00071BA7"/>
    <w:rsid w:val="00071ED1"/>
    <w:rsid w:val="00072802"/>
    <w:rsid w:val="00072E8F"/>
    <w:rsid w:val="00073B33"/>
    <w:rsid w:val="000746ED"/>
    <w:rsid w:val="00074B60"/>
    <w:rsid w:val="00074BCB"/>
    <w:rsid w:val="0007529C"/>
    <w:rsid w:val="000757B1"/>
    <w:rsid w:val="00075987"/>
    <w:rsid w:val="00076456"/>
    <w:rsid w:val="00076484"/>
    <w:rsid w:val="00076668"/>
    <w:rsid w:val="00076FA3"/>
    <w:rsid w:val="00077085"/>
    <w:rsid w:val="0007775C"/>
    <w:rsid w:val="00077BBB"/>
    <w:rsid w:val="00077E8C"/>
    <w:rsid w:val="000808CE"/>
    <w:rsid w:val="00082373"/>
    <w:rsid w:val="000825E1"/>
    <w:rsid w:val="00082646"/>
    <w:rsid w:val="0008268D"/>
    <w:rsid w:val="00082727"/>
    <w:rsid w:val="0008286F"/>
    <w:rsid w:val="000828C3"/>
    <w:rsid w:val="00082944"/>
    <w:rsid w:val="0008295C"/>
    <w:rsid w:val="00082D54"/>
    <w:rsid w:val="00082DE6"/>
    <w:rsid w:val="00083E96"/>
    <w:rsid w:val="00083FA8"/>
    <w:rsid w:val="0008403D"/>
    <w:rsid w:val="00084109"/>
    <w:rsid w:val="000841F5"/>
    <w:rsid w:val="00084AFE"/>
    <w:rsid w:val="00084D19"/>
    <w:rsid w:val="000852A0"/>
    <w:rsid w:val="00085729"/>
    <w:rsid w:val="00085DC7"/>
    <w:rsid w:val="000869D4"/>
    <w:rsid w:val="000872D1"/>
    <w:rsid w:val="00087D42"/>
    <w:rsid w:val="000907B6"/>
    <w:rsid w:val="0009098C"/>
    <w:rsid w:val="00090B93"/>
    <w:rsid w:val="00090C95"/>
    <w:rsid w:val="000914A7"/>
    <w:rsid w:val="000915E3"/>
    <w:rsid w:val="00093756"/>
    <w:rsid w:val="00093769"/>
    <w:rsid w:val="000939D5"/>
    <w:rsid w:val="000940B5"/>
    <w:rsid w:val="00094630"/>
    <w:rsid w:val="00094A88"/>
    <w:rsid w:val="00094EDA"/>
    <w:rsid w:val="00094F89"/>
    <w:rsid w:val="00094FFB"/>
    <w:rsid w:val="000958A0"/>
    <w:rsid w:val="00095B85"/>
    <w:rsid w:val="00095C13"/>
    <w:rsid w:val="0009608E"/>
    <w:rsid w:val="0009624D"/>
    <w:rsid w:val="00096B03"/>
    <w:rsid w:val="00096FA7"/>
    <w:rsid w:val="00097077"/>
    <w:rsid w:val="0009788C"/>
    <w:rsid w:val="00097922"/>
    <w:rsid w:val="000A06F5"/>
    <w:rsid w:val="000A0781"/>
    <w:rsid w:val="000A0F08"/>
    <w:rsid w:val="000A0F96"/>
    <w:rsid w:val="000A1AEF"/>
    <w:rsid w:val="000A1D12"/>
    <w:rsid w:val="000A1E52"/>
    <w:rsid w:val="000A266A"/>
    <w:rsid w:val="000A27B5"/>
    <w:rsid w:val="000A29E6"/>
    <w:rsid w:val="000A2C63"/>
    <w:rsid w:val="000A3318"/>
    <w:rsid w:val="000A3ECA"/>
    <w:rsid w:val="000A45B7"/>
    <w:rsid w:val="000A5126"/>
    <w:rsid w:val="000A59F0"/>
    <w:rsid w:val="000A5F80"/>
    <w:rsid w:val="000A6169"/>
    <w:rsid w:val="000A7147"/>
    <w:rsid w:val="000A7EE6"/>
    <w:rsid w:val="000B1050"/>
    <w:rsid w:val="000B17D6"/>
    <w:rsid w:val="000B287A"/>
    <w:rsid w:val="000B306F"/>
    <w:rsid w:val="000B313B"/>
    <w:rsid w:val="000B351C"/>
    <w:rsid w:val="000B3F21"/>
    <w:rsid w:val="000B3F9F"/>
    <w:rsid w:val="000B4158"/>
    <w:rsid w:val="000B43BA"/>
    <w:rsid w:val="000B44D3"/>
    <w:rsid w:val="000B47B3"/>
    <w:rsid w:val="000B4929"/>
    <w:rsid w:val="000B4C9A"/>
    <w:rsid w:val="000B5038"/>
    <w:rsid w:val="000B58AC"/>
    <w:rsid w:val="000B58B8"/>
    <w:rsid w:val="000B5A30"/>
    <w:rsid w:val="000B5FA3"/>
    <w:rsid w:val="000B638F"/>
    <w:rsid w:val="000B63C7"/>
    <w:rsid w:val="000B63CE"/>
    <w:rsid w:val="000B63D1"/>
    <w:rsid w:val="000B64AA"/>
    <w:rsid w:val="000B6625"/>
    <w:rsid w:val="000B67D2"/>
    <w:rsid w:val="000B6AAD"/>
    <w:rsid w:val="000B7165"/>
    <w:rsid w:val="000B74DD"/>
    <w:rsid w:val="000B755F"/>
    <w:rsid w:val="000B770B"/>
    <w:rsid w:val="000B7C18"/>
    <w:rsid w:val="000C01CB"/>
    <w:rsid w:val="000C0355"/>
    <w:rsid w:val="000C068A"/>
    <w:rsid w:val="000C0819"/>
    <w:rsid w:val="000C0D94"/>
    <w:rsid w:val="000C181F"/>
    <w:rsid w:val="000C1831"/>
    <w:rsid w:val="000C1A9F"/>
    <w:rsid w:val="000C1B65"/>
    <w:rsid w:val="000C1F1F"/>
    <w:rsid w:val="000C21FC"/>
    <w:rsid w:val="000C25C1"/>
    <w:rsid w:val="000C25C2"/>
    <w:rsid w:val="000C2962"/>
    <w:rsid w:val="000C30BF"/>
    <w:rsid w:val="000C3615"/>
    <w:rsid w:val="000C373C"/>
    <w:rsid w:val="000C4BA0"/>
    <w:rsid w:val="000C4EB5"/>
    <w:rsid w:val="000C5A43"/>
    <w:rsid w:val="000C6516"/>
    <w:rsid w:val="000C67B2"/>
    <w:rsid w:val="000C6A2E"/>
    <w:rsid w:val="000C6D86"/>
    <w:rsid w:val="000C6DA6"/>
    <w:rsid w:val="000C7C5E"/>
    <w:rsid w:val="000D001A"/>
    <w:rsid w:val="000D012E"/>
    <w:rsid w:val="000D13C5"/>
    <w:rsid w:val="000D1D21"/>
    <w:rsid w:val="000D1D36"/>
    <w:rsid w:val="000D1D90"/>
    <w:rsid w:val="000D203A"/>
    <w:rsid w:val="000D2281"/>
    <w:rsid w:val="000D25F7"/>
    <w:rsid w:val="000D2B8B"/>
    <w:rsid w:val="000D2E08"/>
    <w:rsid w:val="000D325F"/>
    <w:rsid w:val="000D358C"/>
    <w:rsid w:val="000D3F21"/>
    <w:rsid w:val="000D44BA"/>
    <w:rsid w:val="000D460D"/>
    <w:rsid w:val="000D4643"/>
    <w:rsid w:val="000D4E8F"/>
    <w:rsid w:val="000D503B"/>
    <w:rsid w:val="000D540C"/>
    <w:rsid w:val="000D56DA"/>
    <w:rsid w:val="000D5A22"/>
    <w:rsid w:val="000D5C71"/>
    <w:rsid w:val="000D5EFE"/>
    <w:rsid w:val="000D6B03"/>
    <w:rsid w:val="000D7252"/>
    <w:rsid w:val="000D7583"/>
    <w:rsid w:val="000D78D1"/>
    <w:rsid w:val="000D7A85"/>
    <w:rsid w:val="000E049F"/>
    <w:rsid w:val="000E0F0A"/>
    <w:rsid w:val="000E1380"/>
    <w:rsid w:val="000E142F"/>
    <w:rsid w:val="000E145A"/>
    <w:rsid w:val="000E17BB"/>
    <w:rsid w:val="000E21BE"/>
    <w:rsid w:val="000E2569"/>
    <w:rsid w:val="000E2B95"/>
    <w:rsid w:val="000E3C39"/>
    <w:rsid w:val="000E41E9"/>
    <w:rsid w:val="000E480D"/>
    <w:rsid w:val="000E52EE"/>
    <w:rsid w:val="000E57F3"/>
    <w:rsid w:val="000E59C4"/>
    <w:rsid w:val="000E5D61"/>
    <w:rsid w:val="000E62BA"/>
    <w:rsid w:val="000E657F"/>
    <w:rsid w:val="000E6846"/>
    <w:rsid w:val="000E6A11"/>
    <w:rsid w:val="000E7262"/>
    <w:rsid w:val="000E748E"/>
    <w:rsid w:val="000E753F"/>
    <w:rsid w:val="000E7635"/>
    <w:rsid w:val="000E7D91"/>
    <w:rsid w:val="000E7E4B"/>
    <w:rsid w:val="000E7F26"/>
    <w:rsid w:val="000E7F6F"/>
    <w:rsid w:val="000F0636"/>
    <w:rsid w:val="000F0D74"/>
    <w:rsid w:val="000F0F1D"/>
    <w:rsid w:val="000F10D6"/>
    <w:rsid w:val="000F1524"/>
    <w:rsid w:val="000F283E"/>
    <w:rsid w:val="000F28A8"/>
    <w:rsid w:val="000F34E6"/>
    <w:rsid w:val="000F34F5"/>
    <w:rsid w:val="000F3E4E"/>
    <w:rsid w:val="000F4143"/>
    <w:rsid w:val="000F41BB"/>
    <w:rsid w:val="000F44EA"/>
    <w:rsid w:val="000F470B"/>
    <w:rsid w:val="000F49E4"/>
    <w:rsid w:val="000F4E8A"/>
    <w:rsid w:val="000F4F3E"/>
    <w:rsid w:val="000F51DA"/>
    <w:rsid w:val="000F51E5"/>
    <w:rsid w:val="000F51EC"/>
    <w:rsid w:val="000F5B18"/>
    <w:rsid w:val="000F5E60"/>
    <w:rsid w:val="000F73FA"/>
    <w:rsid w:val="000F7413"/>
    <w:rsid w:val="000F75EE"/>
    <w:rsid w:val="000F793E"/>
    <w:rsid w:val="0010031D"/>
    <w:rsid w:val="001005F3"/>
    <w:rsid w:val="00100828"/>
    <w:rsid w:val="0010097D"/>
    <w:rsid w:val="00100BCA"/>
    <w:rsid w:val="00101032"/>
    <w:rsid w:val="001015FC"/>
    <w:rsid w:val="00101B5C"/>
    <w:rsid w:val="00101CE4"/>
    <w:rsid w:val="00101F65"/>
    <w:rsid w:val="00102176"/>
    <w:rsid w:val="0010261F"/>
    <w:rsid w:val="001029E9"/>
    <w:rsid w:val="00103170"/>
    <w:rsid w:val="001032F6"/>
    <w:rsid w:val="00103358"/>
    <w:rsid w:val="001036C5"/>
    <w:rsid w:val="00103B5D"/>
    <w:rsid w:val="00103F70"/>
    <w:rsid w:val="00104939"/>
    <w:rsid w:val="00104979"/>
    <w:rsid w:val="0010584C"/>
    <w:rsid w:val="00105AC3"/>
    <w:rsid w:val="00105D24"/>
    <w:rsid w:val="00106322"/>
    <w:rsid w:val="0010660D"/>
    <w:rsid w:val="0010672A"/>
    <w:rsid w:val="001075A3"/>
    <w:rsid w:val="001078CD"/>
    <w:rsid w:val="00107B3B"/>
    <w:rsid w:val="001103A3"/>
    <w:rsid w:val="001104DD"/>
    <w:rsid w:val="00110686"/>
    <w:rsid w:val="00110704"/>
    <w:rsid w:val="00110AB5"/>
    <w:rsid w:val="00110E27"/>
    <w:rsid w:val="001112B1"/>
    <w:rsid w:val="00111487"/>
    <w:rsid w:val="00111B45"/>
    <w:rsid w:val="00111F4B"/>
    <w:rsid w:val="00111F5A"/>
    <w:rsid w:val="00112EF7"/>
    <w:rsid w:val="00113112"/>
    <w:rsid w:val="00113313"/>
    <w:rsid w:val="00113DA5"/>
    <w:rsid w:val="001142FA"/>
    <w:rsid w:val="001147FE"/>
    <w:rsid w:val="0011493C"/>
    <w:rsid w:val="001150E5"/>
    <w:rsid w:val="001152FD"/>
    <w:rsid w:val="0011530D"/>
    <w:rsid w:val="00115587"/>
    <w:rsid w:val="00116549"/>
    <w:rsid w:val="00116C78"/>
    <w:rsid w:val="001170AE"/>
    <w:rsid w:val="0011717E"/>
    <w:rsid w:val="001176BF"/>
    <w:rsid w:val="00117CC7"/>
    <w:rsid w:val="001201D2"/>
    <w:rsid w:val="00120BB1"/>
    <w:rsid w:val="00120F15"/>
    <w:rsid w:val="00120F8E"/>
    <w:rsid w:val="00120FE1"/>
    <w:rsid w:val="00121497"/>
    <w:rsid w:val="00121B28"/>
    <w:rsid w:val="00121CD6"/>
    <w:rsid w:val="00122498"/>
    <w:rsid w:val="0012271E"/>
    <w:rsid w:val="00122960"/>
    <w:rsid w:val="00122E9C"/>
    <w:rsid w:val="00122F5F"/>
    <w:rsid w:val="0012323D"/>
    <w:rsid w:val="00123330"/>
    <w:rsid w:val="00123C28"/>
    <w:rsid w:val="00124119"/>
    <w:rsid w:val="00124C97"/>
    <w:rsid w:val="00124E39"/>
    <w:rsid w:val="00125A8B"/>
    <w:rsid w:val="00126725"/>
    <w:rsid w:val="0012679E"/>
    <w:rsid w:val="001267A2"/>
    <w:rsid w:val="00127274"/>
    <w:rsid w:val="001272C4"/>
    <w:rsid w:val="001272F6"/>
    <w:rsid w:val="00127B1A"/>
    <w:rsid w:val="00127DA0"/>
    <w:rsid w:val="001309BF"/>
    <w:rsid w:val="00130A1B"/>
    <w:rsid w:val="00131977"/>
    <w:rsid w:val="00131CCF"/>
    <w:rsid w:val="00132023"/>
    <w:rsid w:val="00132769"/>
    <w:rsid w:val="00132C30"/>
    <w:rsid w:val="0013314F"/>
    <w:rsid w:val="001338CF"/>
    <w:rsid w:val="0013390D"/>
    <w:rsid w:val="001345DE"/>
    <w:rsid w:val="0013469C"/>
    <w:rsid w:val="001366DE"/>
    <w:rsid w:val="00136930"/>
    <w:rsid w:val="00136B49"/>
    <w:rsid w:val="0013733A"/>
    <w:rsid w:val="0013757B"/>
    <w:rsid w:val="00137C05"/>
    <w:rsid w:val="00137DA2"/>
    <w:rsid w:val="00137E07"/>
    <w:rsid w:val="00140159"/>
    <w:rsid w:val="001403E1"/>
    <w:rsid w:val="00140A91"/>
    <w:rsid w:val="00140AF3"/>
    <w:rsid w:val="00140F1E"/>
    <w:rsid w:val="00141029"/>
    <w:rsid w:val="001411F9"/>
    <w:rsid w:val="001417B0"/>
    <w:rsid w:val="001419E2"/>
    <w:rsid w:val="00141D00"/>
    <w:rsid w:val="00141EA0"/>
    <w:rsid w:val="00141FC6"/>
    <w:rsid w:val="001425AB"/>
    <w:rsid w:val="00142684"/>
    <w:rsid w:val="001428A2"/>
    <w:rsid w:val="001431E6"/>
    <w:rsid w:val="001438A5"/>
    <w:rsid w:val="001438E9"/>
    <w:rsid w:val="00143D6A"/>
    <w:rsid w:val="00143EBD"/>
    <w:rsid w:val="001442D0"/>
    <w:rsid w:val="0014451E"/>
    <w:rsid w:val="00145475"/>
    <w:rsid w:val="0014556A"/>
    <w:rsid w:val="00145C75"/>
    <w:rsid w:val="001463C8"/>
    <w:rsid w:val="001465C1"/>
    <w:rsid w:val="00146CEB"/>
    <w:rsid w:val="00146E09"/>
    <w:rsid w:val="001471CE"/>
    <w:rsid w:val="00147AF8"/>
    <w:rsid w:val="00147C52"/>
    <w:rsid w:val="0015002A"/>
    <w:rsid w:val="001501B8"/>
    <w:rsid w:val="00150B6E"/>
    <w:rsid w:val="00151C41"/>
    <w:rsid w:val="001520E2"/>
    <w:rsid w:val="00152F06"/>
    <w:rsid w:val="00153394"/>
    <w:rsid w:val="0015378F"/>
    <w:rsid w:val="001537D4"/>
    <w:rsid w:val="00153FB8"/>
    <w:rsid w:val="00154614"/>
    <w:rsid w:val="001552D3"/>
    <w:rsid w:val="00155987"/>
    <w:rsid w:val="00155F2C"/>
    <w:rsid w:val="00156295"/>
    <w:rsid w:val="0015640D"/>
    <w:rsid w:val="00156587"/>
    <w:rsid w:val="00156AF5"/>
    <w:rsid w:val="001572B8"/>
    <w:rsid w:val="001573F0"/>
    <w:rsid w:val="00157772"/>
    <w:rsid w:val="00157828"/>
    <w:rsid w:val="00157DC1"/>
    <w:rsid w:val="0016011C"/>
    <w:rsid w:val="00160192"/>
    <w:rsid w:val="0016041C"/>
    <w:rsid w:val="001612A2"/>
    <w:rsid w:val="00161557"/>
    <w:rsid w:val="00161780"/>
    <w:rsid w:val="00161841"/>
    <w:rsid w:val="00161C70"/>
    <w:rsid w:val="00161D91"/>
    <w:rsid w:val="00161EA8"/>
    <w:rsid w:val="001623AA"/>
    <w:rsid w:val="0016275B"/>
    <w:rsid w:val="00162C24"/>
    <w:rsid w:val="00162FD2"/>
    <w:rsid w:val="001636D2"/>
    <w:rsid w:val="00163E97"/>
    <w:rsid w:val="00163F12"/>
    <w:rsid w:val="00164183"/>
    <w:rsid w:val="0016451A"/>
    <w:rsid w:val="00164CB8"/>
    <w:rsid w:val="00165A13"/>
    <w:rsid w:val="00165ECD"/>
    <w:rsid w:val="00165F10"/>
    <w:rsid w:val="001662DD"/>
    <w:rsid w:val="001663FC"/>
    <w:rsid w:val="00166B6A"/>
    <w:rsid w:val="00167BC8"/>
    <w:rsid w:val="00170142"/>
    <w:rsid w:val="00170374"/>
    <w:rsid w:val="001706D1"/>
    <w:rsid w:val="001710A5"/>
    <w:rsid w:val="001712E7"/>
    <w:rsid w:val="001715BA"/>
    <w:rsid w:val="00171605"/>
    <w:rsid w:val="00171A1A"/>
    <w:rsid w:val="00171BC9"/>
    <w:rsid w:val="00171D47"/>
    <w:rsid w:val="00171DCE"/>
    <w:rsid w:val="00172341"/>
    <w:rsid w:val="001724EA"/>
    <w:rsid w:val="001726FF"/>
    <w:rsid w:val="00173840"/>
    <w:rsid w:val="00173AC9"/>
    <w:rsid w:val="00175DF2"/>
    <w:rsid w:val="001763F5"/>
    <w:rsid w:val="00176520"/>
    <w:rsid w:val="001767F2"/>
    <w:rsid w:val="00176814"/>
    <w:rsid w:val="001768CC"/>
    <w:rsid w:val="00176AD5"/>
    <w:rsid w:val="00177193"/>
    <w:rsid w:val="001771EA"/>
    <w:rsid w:val="001776DF"/>
    <w:rsid w:val="00177AD9"/>
    <w:rsid w:val="001803A7"/>
    <w:rsid w:val="00180DDF"/>
    <w:rsid w:val="00180E45"/>
    <w:rsid w:val="00180E76"/>
    <w:rsid w:val="001811A8"/>
    <w:rsid w:val="00181232"/>
    <w:rsid w:val="00181739"/>
    <w:rsid w:val="00181F95"/>
    <w:rsid w:val="00182160"/>
    <w:rsid w:val="001823B0"/>
    <w:rsid w:val="00182429"/>
    <w:rsid w:val="00182451"/>
    <w:rsid w:val="0018345A"/>
    <w:rsid w:val="00183AE5"/>
    <w:rsid w:val="001841A7"/>
    <w:rsid w:val="0018647C"/>
    <w:rsid w:val="001865AD"/>
    <w:rsid w:val="00186604"/>
    <w:rsid w:val="001866D4"/>
    <w:rsid w:val="00186769"/>
    <w:rsid w:val="00186C4C"/>
    <w:rsid w:val="00186DD2"/>
    <w:rsid w:val="00186E80"/>
    <w:rsid w:val="0018772F"/>
    <w:rsid w:val="00187E9A"/>
    <w:rsid w:val="001901F0"/>
    <w:rsid w:val="00190ECC"/>
    <w:rsid w:val="0019163E"/>
    <w:rsid w:val="0019187E"/>
    <w:rsid w:val="001931AA"/>
    <w:rsid w:val="001933C6"/>
    <w:rsid w:val="00193564"/>
    <w:rsid w:val="00193606"/>
    <w:rsid w:val="0019367D"/>
    <w:rsid w:val="0019400E"/>
    <w:rsid w:val="00196192"/>
    <w:rsid w:val="001963D1"/>
    <w:rsid w:val="00196ED8"/>
    <w:rsid w:val="001972B5"/>
    <w:rsid w:val="0019769E"/>
    <w:rsid w:val="001A062C"/>
    <w:rsid w:val="001A0B91"/>
    <w:rsid w:val="001A0BF1"/>
    <w:rsid w:val="001A1DBE"/>
    <w:rsid w:val="001A2441"/>
    <w:rsid w:val="001A2A8B"/>
    <w:rsid w:val="001A3129"/>
    <w:rsid w:val="001A39D9"/>
    <w:rsid w:val="001A3D7B"/>
    <w:rsid w:val="001A461E"/>
    <w:rsid w:val="001A4BDB"/>
    <w:rsid w:val="001A5117"/>
    <w:rsid w:val="001A57CD"/>
    <w:rsid w:val="001A59F4"/>
    <w:rsid w:val="001A5CFE"/>
    <w:rsid w:val="001A5F9C"/>
    <w:rsid w:val="001A69C7"/>
    <w:rsid w:val="001A6A31"/>
    <w:rsid w:val="001A7188"/>
    <w:rsid w:val="001A759A"/>
    <w:rsid w:val="001A75DF"/>
    <w:rsid w:val="001A7B2B"/>
    <w:rsid w:val="001A7BA2"/>
    <w:rsid w:val="001A7E91"/>
    <w:rsid w:val="001B0471"/>
    <w:rsid w:val="001B07C5"/>
    <w:rsid w:val="001B0A49"/>
    <w:rsid w:val="001B0CAF"/>
    <w:rsid w:val="001B12E9"/>
    <w:rsid w:val="001B1DFB"/>
    <w:rsid w:val="001B1ED3"/>
    <w:rsid w:val="001B2025"/>
    <w:rsid w:val="001B2063"/>
    <w:rsid w:val="001B206A"/>
    <w:rsid w:val="001B2092"/>
    <w:rsid w:val="001B230B"/>
    <w:rsid w:val="001B262C"/>
    <w:rsid w:val="001B2B5B"/>
    <w:rsid w:val="001B2E5F"/>
    <w:rsid w:val="001B31FC"/>
    <w:rsid w:val="001B3348"/>
    <w:rsid w:val="001B33CD"/>
    <w:rsid w:val="001B344F"/>
    <w:rsid w:val="001B39CC"/>
    <w:rsid w:val="001B3F50"/>
    <w:rsid w:val="001B414F"/>
    <w:rsid w:val="001B4F60"/>
    <w:rsid w:val="001B63E9"/>
    <w:rsid w:val="001B73D9"/>
    <w:rsid w:val="001B778A"/>
    <w:rsid w:val="001B7D4F"/>
    <w:rsid w:val="001B7DFA"/>
    <w:rsid w:val="001B7F7A"/>
    <w:rsid w:val="001C14F3"/>
    <w:rsid w:val="001C1602"/>
    <w:rsid w:val="001C18EB"/>
    <w:rsid w:val="001C233F"/>
    <w:rsid w:val="001C2482"/>
    <w:rsid w:val="001C2931"/>
    <w:rsid w:val="001C2C93"/>
    <w:rsid w:val="001C33F3"/>
    <w:rsid w:val="001C36A7"/>
    <w:rsid w:val="001C389B"/>
    <w:rsid w:val="001C3F49"/>
    <w:rsid w:val="001C3FBD"/>
    <w:rsid w:val="001C464E"/>
    <w:rsid w:val="001C4938"/>
    <w:rsid w:val="001C5548"/>
    <w:rsid w:val="001C5E00"/>
    <w:rsid w:val="001C6823"/>
    <w:rsid w:val="001C6984"/>
    <w:rsid w:val="001C6CBC"/>
    <w:rsid w:val="001C732B"/>
    <w:rsid w:val="001C7B21"/>
    <w:rsid w:val="001C7CC1"/>
    <w:rsid w:val="001D049F"/>
    <w:rsid w:val="001D04BA"/>
    <w:rsid w:val="001D0829"/>
    <w:rsid w:val="001D0C03"/>
    <w:rsid w:val="001D2464"/>
    <w:rsid w:val="001D2527"/>
    <w:rsid w:val="001D25E3"/>
    <w:rsid w:val="001D2CD1"/>
    <w:rsid w:val="001D3670"/>
    <w:rsid w:val="001D3B86"/>
    <w:rsid w:val="001D3F25"/>
    <w:rsid w:val="001D46FA"/>
    <w:rsid w:val="001D4AA9"/>
    <w:rsid w:val="001D4F65"/>
    <w:rsid w:val="001D53D7"/>
    <w:rsid w:val="001D60A0"/>
    <w:rsid w:val="001D64EB"/>
    <w:rsid w:val="001D6B08"/>
    <w:rsid w:val="001D6C57"/>
    <w:rsid w:val="001D6DBC"/>
    <w:rsid w:val="001D7228"/>
    <w:rsid w:val="001E017D"/>
    <w:rsid w:val="001E0257"/>
    <w:rsid w:val="001E0B9F"/>
    <w:rsid w:val="001E19EA"/>
    <w:rsid w:val="001E1BA1"/>
    <w:rsid w:val="001E223E"/>
    <w:rsid w:val="001E2374"/>
    <w:rsid w:val="001E2923"/>
    <w:rsid w:val="001E46F7"/>
    <w:rsid w:val="001E489F"/>
    <w:rsid w:val="001E4BE6"/>
    <w:rsid w:val="001E4D95"/>
    <w:rsid w:val="001E51E7"/>
    <w:rsid w:val="001E5B47"/>
    <w:rsid w:val="001E5F19"/>
    <w:rsid w:val="001E5F45"/>
    <w:rsid w:val="001E64CD"/>
    <w:rsid w:val="001E6B2D"/>
    <w:rsid w:val="001E75C5"/>
    <w:rsid w:val="001E778B"/>
    <w:rsid w:val="001E78BE"/>
    <w:rsid w:val="001E7AD5"/>
    <w:rsid w:val="001E7F1C"/>
    <w:rsid w:val="001F01D0"/>
    <w:rsid w:val="001F073C"/>
    <w:rsid w:val="001F0B24"/>
    <w:rsid w:val="001F1027"/>
    <w:rsid w:val="001F17A1"/>
    <w:rsid w:val="001F1956"/>
    <w:rsid w:val="001F1963"/>
    <w:rsid w:val="001F1A1A"/>
    <w:rsid w:val="001F2847"/>
    <w:rsid w:val="001F2A67"/>
    <w:rsid w:val="001F2CFC"/>
    <w:rsid w:val="001F3729"/>
    <w:rsid w:val="001F3B34"/>
    <w:rsid w:val="001F3BC1"/>
    <w:rsid w:val="001F4718"/>
    <w:rsid w:val="001F4F7D"/>
    <w:rsid w:val="001F5414"/>
    <w:rsid w:val="001F5AF3"/>
    <w:rsid w:val="001F6CDB"/>
    <w:rsid w:val="001F6E11"/>
    <w:rsid w:val="001F72E6"/>
    <w:rsid w:val="001F75D9"/>
    <w:rsid w:val="001F7CFC"/>
    <w:rsid w:val="00200069"/>
    <w:rsid w:val="002001C9"/>
    <w:rsid w:val="00200394"/>
    <w:rsid w:val="002005AF"/>
    <w:rsid w:val="00200C80"/>
    <w:rsid w:val="002016D6"/>
    <w:rsid w:val="00201DBA"/>
    <w:rsid w:val="00201EC7"/>
    <w:rsid w:val="00201F86"/>
    <w:rsid w:val="00202498"/>
    <w:rsid w:val="0020294B"/>
    <w:rsid w:val="00202999"/>
    <w:rsid w:val="00202AD3"/>
    <w:rsid w:val="00202E3B"/>
    <w:rsid w:val="00202E76"/>
    <w:rsid w:val="002038BA"/>
    <w:rsid w:val="002039CD"/>
    <w:rsid w:val="00204630"/>
    <w:rsid w:val="002047A5"/>
    <w:rsid w:val="0020625F"/>
    <w:rsid w:val="0020629C"/>
    <w:rsid w:val="002064FD"/>
    <w:rsid w:val="002068F9"/>
    <w:rsid w:val="00207053"/>
    <w:rsid w:val="00207338"/>
    <w:rsid w:val="0021022A"/>
    <w:rsid w:val="00210357"/>
    <w:rsid w:val="0021045C"/>
    <w:rsid w:val="0021098F"/>
    <w:rsid w:val="00210E0E"/>
    <w:rsid w:val="00211A9A"/>
    <w:rsid w:val="00211DF4"/>
    <w:rsid w:val="002120F3"/>
    <w:rsid w:val="0021245D"/>
    <w:rsid w:val="00212828"/>
    <w:rsid w:val="00212A91"/>
    <w:rsid w:val="00212BF3"/>
    <w:rsid w:val="00213112"/>
    <w:rsid w:val="00213844"/>
    <w:rsid w:val="00213CA6"/>
    <w:rsid w:val="00213F72"/>
    <w:rsid w:val="00214560"/>
    <w:rsid w:val="002146E5"/>
    <w:rsid w:val="00214705"/>
    <w:rsid w:val="00214742"/>
    <w:rsid w:val="00214968"/>
    <w:rsid w:val="00214B63"/>
    <w:rsid w:val="002151C2"/>
    <w:rsid w:val="00215CE9"/>
    <w:rsid w:val="00215E36"/>
    <w:rsid w:val="00215E62"/>
    <w:rsid w:val="00215F41"/>
    <w:rsid w:val="00215F49"/>
    <w:rsid w:val="00215F53"/>
    <w:rsid w:val="00216015"/>
    <w:rsid w:val="002163C9"/>
    <w:rsid w:val="00216870"/>
    <w:rsid w:val="00216A83"/>
    <w:rsid w:val="00216B30"/>
    <w:rsid w:val="00216BC5"/>
    <w:rsid w:val="00216FA9"/>
    <w:rsid w:val="0021757C"/>
    <w:rsid w:val="002178FF"/>
    <w:rsid w:val="00217A30"/>
    <w:rsid w:val="00217BB7"/>
    <w:rsid w:val="00217C11"/>
    <w:rsid w:val="00217CDB"/>
    <w:rsid w:val="002200A9"/>
    <w:rsid w:val="00220D04"/>
    <w:rsid w:val="00220EF2"/>
    <w:rsid w:val="002213E8"/>
    <w:rsid w:val="00221551"/>
    <w:rsid w:val="0022158C"/>
    <w:rsid w:val="00221A7E"/>
    <w:rsid w:val="00221F14"/>
    <w:rsid w:val="00221F3D"/>
    <w:rsid w:val="0022226D"/>
    <w:rsid w:val="00222DE3"/>
    <w:rsid w:val="00223291"/>
    <w:rsid w:val="0022353E"/>
    <w:rsid w:val="002235B3"/>
    <w:rsid w:val="002235C5"/>
    <w:rsid w:val="00223ABE"/>
    <w:rsid w:val="00224161"/>
    <w:rsid w:val="0022425A"/>
    <w:rsid w:val="0022429B"/>
    <w:rsid w:val="00224535"/>
    <w:rsid w:val="002253CF"/>
    <w:rsid w:val="002255B2"/>
    <w:rsid w:val="00226170"/>
    <w:rsid w:val="002262A9"/>
    <w:rsid w:val="00226485"/>
    <w:rsid w:val="002264F9"/>
    <w:rsid w:val="00226610"/>
    <w:rsid w:val="00226684"/>
    <w:rsid w:val="00226740"/>
    <w:rsid w:val="00226A8B"/>
    <w:rsid w:val="0022707F"/>
    <w:rsid w:val="002270D9"/>
    <w:rsid w:val="00227272"/>
    <w:rsid w:val="00227AD3"/>
    <w:rsid w:val="00227C59"/>
    <w:rsid w:val="002301D5"/>
    <w:rsid w:val="00230212"/>
    <w:rsid w:val="00230863"/>
    <w:rsid w:val="00230A54"/>
    <w:rsid w:val="00230ABA"/>
    <w:rsid w:val="00230E6D"/>
    <w:rsid w:val="002314A3"/>
    <w:rsid w:val="0023196A"/>
    <w:rsid w:val="00231D72"/>
    <w:rsid w:val="002332FB"/>
    <w:rsid w:val="002340CC"/>
    <w:rsid w:val="00234250"/>
    <w:rsid w:val="00234447"/>
    <w:rsid w:val="00234801"/>
    <w:rsid w:val="00235758"/>
    <w:rsid w:val="002366F7"/>
    <w:rsid w:val="00236810"/>
    <w:rsid w:val="002368BE"/>
    <w:rsid w:val="00237433"/>
    <w:rsid w:val="0023756C"/>
    <w:rsid w:val="00237789"/>
    <w:rsid w:val="00237D12"/>
    <w:rsid w:val="00237D22"/>
    <w:rsid w:val="00240C0E"/>
    <w:rsid w:val="00240E6B"/>
    <w:rsid w:val="0024113A"/>
    <w:rsid w:val="00241167"/>
    <w:rsid w:val="0024177F"/>
    <w:rsid w:val="002426F2"/>
    <w:rsid w:val="0024282F"/>
    <w:rsid w:val="0024295B"/>
    <w:rsid w:val="00242FC5"/>
    <w:rsid w:val="00244267"/>
    <w:rsid w:val="00245083"/>
    <w:rsid w:val="00245084"/>
    <w:rsid w:val="002459B1"/>
    <w:rsid w:val="00245CF8"/>
    <w:rsid w:val="00245F8D"/>
    <w:rsid w:val="002462A5"/>
    <w:rsid w:val="00246484"/>
    <w:rsid w:val="002467E9"/>
    <w:rsid w:val="002469B0"/>
    <w:rsid w:val="00247283"/>
    <w:rsid w:val="00250D1A"/>
    <w:rsid w:val="00250F6F"/>
    <w:rsid w:val="002510C2"/>
    <w:rsid w:val="002519AA"/>
    <w:rsid w:val="00251B2C"/>
    <w:rsid w:val="00251C43"/>
    <w:rsid w:val="00251CC2"/>
    <w:rsid w:val="0025201D"/>
    <w:rsid w:val="002521A3"/>
    <w:rsid w:val="00252229"/>
    <w:rsid w:val="00252587"/>
    <w:rsid w:val="00252976"/>
    <w:rsid w:val="00252BDD"/>
    <w:rsid w:val="002532DA"/>
    <w:rsid w:val="00253336"/>
    <w:rsid w:val="00253CEB"/>
    <w:rsid w:val="002542D7"/>
    <w:rsid w:val="002546C7"/>
    <w:rsid w:val="0025474F"/>
    <w:rsid w:val="00254918"/>
    <w:rsid w:val="00254BF8"/>
    <w:rsid w:val="002554EA"/>
    <w:rsid w:val="00255608"/>
    <w:rsid w:val="00255935"/>
    <w:rsid w:val="00255AAB"/>
    <w:rsid w:val="00255D7B"/>
    <w:rsid w:val="002567BC"/>
    <w:rsid w:val="00256875"/>
    <w:rsid w:val="00256982"/>
    <w:rsid w:val="00256C42"/>
    <w:rsid w:val="00256DED"/>
    <w:rsid w:val="00257BFF"/>
    <w:rsid w:val="00260421"/>
    <w:rsid w:val="0026042E"/>
    <w:rsid w:val="002605A1"/>
    <w:rsid w:val="0026080C"/>
    <w:rsid w:val="00260ED3"/>
    <w:rsid w:val="00261250"/>
    <w:rsid w:val="002615C4"/>
    <w:rsid w:val="002621EB"/>
    <w:rsid w:val="00262ED7"/>
    <w:rsid w:val="0026314A"/>
    <w:rsid w:val="002631B5"/>
    <w:rsid w:val="0026351A"/>
    <w:rsid w:val="00263B9A"/>
    <w:rsid w:val="00264669"/>
    <w:rsid w:val="002647DC"/>
    <w:rsid w:val="00264BC4"/>
    <w:rsid w:val="0026634D"/>
    <w:rsid w:val="0026655A"/>
    <w:rsid w:val="00266766"/>
    <w:rsid w:val="00266C56"/>
    <w:rsid w:val="00266F8F"/>
    <w:rsid w:val="002674FA"/>
    <w:rsid w:val="0026762A"/>
    <w:rsid w:val="002676DD"/>
    <w:rsid w:val="00267BF7"/>
    <w:rsid w:val="00267E1B"/>
    <w:rsid w:val="00267EF4"/>
    <w:rsid w:val="0027043C"/>
    <w:rsid w:val="00270909"/>
    <w:rsid w:val="00270925"/>
    <w:rsid w:val="00270AEA"/>
    <w:rsid w:val="00270BC5"/>
    <w:rsid w:val="002712F7"/>
    <w:rsid w:val="00271646"/>
    <w:rsid w:val="00271920"/>
    <w:rsid w:val="00271B78"/>
    <w:rsid w:val="00271BCC"/>
    <w:rsid w:val="0027268F"/>
    <w:rsid w:val="0027284D"/>
    <w:rsid w:val="00272887"/>
    <w:rsid w:val="00273C3B"/>
    <w:rsid w:val="00273DC4"/>
    <w:rsid w:val="00273F09"/>
    <w:rsid w:val="002749FB"/>
    <w:rsid w:val="002752A1"/>
    <w:rsid w:val="0027543B"/>
    <w:rsid w:val="002764E8"/>
    <w:rsid w:val="00276500"/>
    <w:rsid w:val="0027654B"/>
    <w:rsid w:val="0027678C"/>
    <w:rsid w:val="002768F5"/>
    <w:rsid w:val="0027691E"/>
    <w:rsid w:val="00276CD5"/>
    <w:rsid w:val="00276EB8"/>
    <w:rsid w:val="00276F99"/>
    <w:rsid w:val="00280CA2"/>
    <w:rsid w:val="002810B8"/>
    <w:rsid w:val="002815A6"/>
    <w:rsid w:val="002817B9"/>
    <w:rsid w:val="0028197C"/>
    <w:rsid w:val="00281B4C"/>
    <w:rsid w:val="00281CD9"/>
    <w:rsid w:val="00282317"/>
    <w:rsid w:val="002823EE"/>
    <w:rsid w:val="0028251A"/>
    <w:rsid w:val="00282DEC"/>
    <w:rsid w:val="00283139"/>
    <w:rsid w:val="002834DF"/>
    <w:rsid w:val="0028375B"/>
    <w:rsid w:val="00285009"/>
    <w:rsid w:val="00285524"/>
    <w:rsid w:val="00285D06"/>
    <w:rsid w:val="00285E71"/>
    <w:rsid w:val="0028690C"/>
    <w:rsid w:val="00286965"/>
    <w:rsid w:val="00286997"/>
    <w:rsid w:val="00286B64"/>
    <w:rsid w:val="00286C08"/>
    <w:rsid w:val="00287311"/>
    <w:rsid w:val="002875D5"/>
    <w:rsid w:val="00287A54"/>
    <w:rsid w:val="00287BB0"/>
    <w:rsid w:val="00290C8E"/>
    <w:rsid w:val="0029120C"/>
    <w:rsid w:val="0029183E"/>
    <w:rsid w:val="00291BB9"/>
    <w:rsid w:val="0029229E"/>
    <w:rsid w:val="00292AA4"/>
    <w:rsid w:val="00292D69"/>
    <w:rsid w:val="00293087"/>
    <w:rsid w:val="002935C1"/>
    <w:rsid w:val="00293889"/>
    <w:rsid w:val="002939DC"/>
    <w:rsid w:val="00293F21"/>
    <w:rsid w:val="0029436B"/>
    <w:rsid w:val="002944B2"/>
    <w:rsid w:val="002947E9"/>
    <w:rsid w:val="00294D4D"/>
    <w:rsid w:val="00295E08"/>
    <w:rsid w:val="00295E80"/>
    <w:rsid w:val="00296060"/>
    <w:rsid w:val="00296063"/>
    <w:rsid w:val="002962F8"/>
    <w:rsid w:val="0029644A"/>
    <w:rsid w:val="0029651A"/>
    <w:rsid w:val="00296CEC"/>
    <w:rsid w:val="00296F40"/>
    <w:rsid w:val="0029705E"/>
    <w:rsid w:val="002971C6"/>
    <w:rsid w:val="002A0194"/>
    <w:rsid w:val="002A044F"/>
    <w:rsid w:val="002A0D88"/>
    <w:rsid w:val="002A0EDB"/>
    <w:rsid w:val="002A1010"/>
    <w:rsid w:val="002A10FB"/>
    <w:rsid w:val="002A18AA"/>
    <w:rsid w:val="002A18D8"/>
    <w:rsid w:val="002A1C1F"/>
    <w:rsid w:val="002A1C2A"/>
    <w:rsid w:val="002A3DF0"/>
    <w:rsid w:val="002A3E52"/>
    <w:rsid w:val="002A42C8"/>
    <w:rsid w:val="002A4301"/>
    <w:rsid w:val="002A4852"/>
    <w:rsid w:val="002A4BE1"/>
    <w:rsid w:val="002A5538"/>
    <w:rsid w:val="002A5CEB"/>
    <w:rsid w:val="002A5EFF"/>
    <w:rsid w:val="002A5F1F"/>
    <w:rsid w:val="002A6074"/>
    <w:rsid w:val="002A6591"/>
    <w:rsid w:val="002A6AEC"/>
    <w:rsid w:val="002A72B4"/>
    <w:rsid w:val="002A7635"/>
    <w:rsid w:val="002A79C6"/>
    <w:rsid w:val="002A7BF3"/>
    <w:rsid w:val="002A7D13"/>
    <w:rsid w:val="002B1963"/>
    <w:rsid w:val="002B1B2B"/>
    <w:rsid w:val="002B1F4F"/>
    <w:rsid w:val="002B20D2"/>
    <w:rsid w:val="002B22C2"/>
    <w:rsid w:val="002B2B60"/>
    <w:rsid w:val="002B2DB6"/>
    <w:rsid w:val="002B3EC3"/>
    <w:rsid w:val="002B406D"/>
    <w:rsid w:val="002B4263"/>
    <w:rsid w:val="002B4DC5"/>
    <w:rsid w:val="002B6610"/>
    <w:rsid w:val="002B68A5"/>
    <w:rsid w:val="002B7275"/>
    <w:rsid w:val="002B7312"/>
    <w:rsid w:val="002B73B7"/>
    <w:rsid w:val="002B7BE9"/>
    <w:rsid w:val="002B7E4C"/>
    <w:rsid w:val="002B7E90"/>
    <w:rsid w:val="002C008C"/>
    <w:rsid w:val="002C0300"/>
    <w:rsid w:val="002C128E"/>
    <w:rsid w:val="002C15B4"/>
    <w:rsid w:val="002C1A1D"/>
    <w:rsid w:val="002C1A91"/>
    <w:rsid w:val="002C21DF"/>
    <w:rsid w:val="002C21FA"/>
    <w:rsid w:val="002C2850"/>
    <w:rsid w:val="002C2C4F"/>
    <w:rsid w:val="002C2F33"/>
    <w:rsid w:val="002C3F22"/>
    <w:rsid w:val="002C44A5"/>
    <w:rsid w:val="002C468E"/>
    <w:rsid w:val="002C4B6D"/>
    <w:rsid w:val="002C4B76"/>
    <w:rsid w:val="002C5688"/>
    <w:rsid w:val="002C5B58"/>
    <w:rsid w:val="002C5C94"/>
    <w:rsid w:val="002C5D19"/>
    <w:rsid w:val="002C60CF"/>
    <w:rsid w:val="002C621E"/>
    <w:rsid w:val="002C62BE"/>
    <w:rsid w:val="002C77C5"/>
    <w:rsid w:val="002C7D14"/>
    <w:rsid w:val="002C7E96"/>
    <w:rsid w:val="002C7F7B"/>
    <w:rsid w:val="002D0567"/>
    <w:rsid w:val="002D0A30"/>
    <w:rsid w:val="002D15EF"/>
    <w:rsid w:val="002D1CD5"/>
    <w:rsid w:val="002D213D"/>
    <w:rsid w:val="002D2703"/>
    <w:rsid w:val="002D2C26"/>
    <w:rsid w:val="002D2EF0"/>
    <w:rsid w:val="002D3850"/>
    <w:rsid w:val="002D39E2"/>
    <w:rsid w:val="002D3B92"/>
    <w:rsid w:val="002D3FCF"/>
    <w:rsid w:val="002D489F"/>
    <w:rsid w:val="002D48A2"/>
    <w:rsid w:val="002D503A"/>
    <w:rsid w:val="002D5152"/>
    <w:rsid w:val="002D52B4"/>
    <w:rsid w:val="002D5671"/>
    <w:rsid w:val="002D57B3"/>
    <w:rsid w:val="002D5D58"/>
    <w:rsid w:val="002D5E9A"/>
    <w:rsid w:val="002D625C"/>
    <w:rsid w:val="002D62D7"/>
    <w:rsid w:val="002D63C9"/>
    <w:rsid w:val="002D6A71"/>
    <w:rsid w:val="002D7906"/>
    <w:rsid w:val="002D7924"/>
    <w:rsid w:val="002D7F43"/>
    <w:rsid w:val="002E03F6"/>
    <w:rsid w:val="002E0800"/>
    <w:rsid w:val="002E0D82"/>
    <w:rsid w:val="002E1414"/>
    <w:rsid w:val="002E182D"/>
    <w:rsid w:val="002E1924"/>
    <w:rsid w:val="002E1BCF"/>
    <w:rsid w:val="002E2B4A"/>
    <w:rsid w:val="002E31CD"/>
    <w:rsid w:val="002E37BC"/>
    <w:rsid w:val="002E3A5D"/>
    <w:rsid w:val="002E3A82"/>
    <w:rsid w:val="002E3BCB"/>
    <w:rsid w:val="002E47D3"/>
    <w:rsid w:val="002E51E1"/>
    <w:rsid w:val="002E5C3C"/>
    <w:rsid w:val="002E5E7D"/>
    <w:rsid w:val="002E68FE"/>
    <w:rsid w:val="002E73A9"/>
    <w:rsid w:val="002E7980"/>
    <w:rsid w:val="002E7FF2"/>
    <w:rsid w:val="002F02A4"/>
    <w:rsid w:val="002F063E"/>
    <w:rsid w:val="002F12B8"/>
    <w:rsid w:val="002F1601"/>
    <w:rsid w:val="002F17E5"/>
    <w:rsid w:val="002F1822"/>
    <w:rsid w:val="002F1DA7"/>
    <w:rsid w:val="002F207F"/>
    <w:rsid w:val="002F2885"/>
    <w:rsid w:val="002F28CE"/>
    <w:rsid w:val="002F2B0E"/>
    <w:rsid w:val="002F3032"/>
    <w:rsid w:val="002F3454"/>
    <w:rsid w:val="002F35E3"/>
    <w:rsid w:val="002F3B6E"/>
    <w:rsid w:val="002F3FA1"/>
    <w:rsid w:val="002F42E3"/>
    <w:rsid w:val="002F4F0F"/>
    <w:rsid w:val="002F56B2"/>
    <w:rsid w:val="002F56EE"/>
    <w:rsid w:val="002F5D7D"/>
    <w:rsid w:val="002F5FC1"/>
    <w:rsid w:val="002F6BC0"/>
    <w:rsid w:val="002F6CCC"/>
    <w:rsid w:val="002F7323"/>
    <w:rsid w:val="00300DA2"/>
    <w:rsid w:val="0030139D"/>
    <w:rsid w:val="00301F00"/>
    <w:rsid w:val="00302932"/>
    <w:rsid w:val="003029DC"/>
    <w:rsid w:val="003033F2"/>
    <w:rsid w:val="003036C1"/>
    <w:rsid w:val="00304358"/>
    <w:rsid w:val="00304431"/>
    <w:rsid w:val="003047EB"/>
    <w:rsid w:val="00304DFC"/>
    <w:rsid w:val="00305015"/>
    <w:rsid w:val="00305643"/>
    <w:rsid w:val="003056B4"/>
    <w:rsid w:val="003056CD"/>
    <w:rsid w:val="003056F9"/>
    <w:rsid w:val="00305791"/>
    <w:rsid w:val="00305C0C"/>
    <w:rsid w:val="00305D32"/>
    <w:rsid w:val="0030684E"/>
    <w:rsid w:val="00306968"/>
    <w:rsid w:val="00306B12"/>
    <w:rsid w:val="00306E2E"/>
    <w:rsid w:val="003070CB"/>
    <w:rsid w:val="003072D0"/>
    <w:rsid w:val="0030779B"/>
    <w:rsid w:val="003077EC"/>
    <w:rsid w:val="003079BE"/>
    <w:rsid w:val="003100C3"/>
    <w:rsid w:val="0031091B"/>
    <w:rsid w:val="00310925"/>
    <w:rsid w:val="003117E9"/>
    <w:rsid w:val="00312535"/>
    <w:rsid w:val="003125FC"/>
    <w:rsid w:val="00312613"/>
    <w:rsid w:val="00312C7D"/>
    <w:rsid w:val="00313517"/>
    <w:rsid w:val="00313AEC"/>
    <w:rsid w:val="00313B20"/>
    <w:rsid w:val="00313E98"/>
    <w:rsid w:val="003140F6"/>
    <w:rsid w:val="00314156"/>
    <w:rsid w:val="00314239"/>
    <w:rsid w:val="0031484C"/>
    <w:rsid w:val="00314BCB"/>
    <w:rsid w:val="00314DA6"/>
    <w:rsid w:val="003157E9"/>
    <w:rsid w:val="0031602E"/>
    <w:rsid w:val="00316692"/>
    <w:rsid w:val="003166B2"/>
    <w:rsid w:val="003169E3"/>
    <w:rsid w:val="00316A2D"/>
    <w:rsid w:val="00316A66"/>
    <w:rsid w:val="00316C83"/>
    <w:rsid w:val="00316DFE"/>
    <w:rsid w:val="00316F8F"/>
    <w:rsid w:val="0031772B"/>
    <w:rsid w:val="003178A7"/>
    <w:rsid w:val="00317B8A"/>
    <w:rsid w:val="00317F4F"/>
    <w:rsid w:val="0032015C"/>
    <w:rsid w:val="003201A6"/>
    <w:rsid w:val="00320584"/>
    <w:rsid w:val="003206AD"/>
    <w:rsid w:val="0032075D"/>
    <w:rsid w:val="00320DB0"/>
    <w:rsid w:val="00321360"/>
    <w:rsid w:val="00321521"/>
    <w:rsid w:val="00321B50"/>
    <w:rsid w:val="003223AB"/>
    <w:rsid w:val="0032256A"/>
    <w:rsid w:val="00322685"/>
    <w:rsid w:val="00322E02"/>
    <w:rsid w:val="00323368"/>
    <w:rsid w:val="00323A7A"/>
    <w:rsid w:val="00323E98"/>
    <w:rsid w:val="00324793"/>
    <w:rsid w:val="0032497A"/>
    <w:rsid w:val="00324E93"/>
    <w:rsid w:val="00325162"/>
    <w:rsid w:val="00325317"/>
    <w:rsid w:val="00325B40"/>
    <w:rsid w:val="00325C66"/>
    <w:rsid w:val="00325DCD"/>
    <w:rsid w:val="00325F7C"/>
    <w:rsid w:val="00326448"/>
    <w:rsid w:val="00326532"/>
    <w:rsid w:val="00326781"/>
    <w:rsid w:val="00326798"/>
    <w:rsid w:val="00326A91"/>
    <w:rsid w:val="0032705B"/>
    <w:rsid w:val="003279C6"/>
    <w:rsid w:val="00330881"/>
    <w:rsid w:val="00331411"/>
    <w:rsid w:val="00331B02"/>
    <w:rsid w:val="0033204E"/>
    <w:rsid w:val="003320C3"/>
    <w:rsid w:val="00332501"/>
    <w:rsid w:val="00332539"/>
    <w:rsid w:val="00332FA6"/>
    <w:rsid w:val="003331C0"/>
    <w:rsid w:val="00333233"/>
    <w:rsid w:val="0033345F"/>
    <w:rsid w:val="00333B4D"/>
    <w:rsid w:val="003340BD"/>
    <w:rsid w:val="003343EC"/>
    <w:rsid w:val="00334670"/>
    <w:rsid w:val="00335727"/>
    <w:rsid w:val="00335C02"/>
    <w:rsid w:val="00335D3A"/>
    <w:rsid w:val="0033603E"/>
    <w:rsid w:val="003364D0"/>
    <w:rsid w:val="00336653"/>
    <w:rsid w:val="0033682D"/>
    <w:rsid w:val="00336CD1"/>
    <w:rsid w:val="003371E4"/>
    <w:rsid w:val="0033746D"/>
    <w:rsid w:val="00337CFA"/>
    <w:rsid w:val="0034017B"/>
    <w:rsid w:val="00340555"/>
    <w:rsid w:val="0034088B"/>
    <w:rsid w:val="00340B9C"/>
    <w:rsid w:val="00340C41"/>
    <w:rsid w:val="0034103B"/>
    <w:rsid w:val="00341313"/>
    <w:rsid w:val="00341743"/>
    <w:rsid w:val="00341C26"/>
    <w:rsid w:val="0034315B"/>
    <w:rsid w:val="0034362C"/>
    <w:rsid w:val="003437B0"/>
    <w:rsid w:val="003437B3"/>
    <w:rsid w:val="0034425B"/>
    <w:rsid w:val="00344701"/>
    <w:rsid w:val="0034489A"/>
    <w:rsid w:val="00344FB9"/>
    <w:rsid w:val="00345767"/>
    <w:rsid w:val="003463DE"/>
    <w:rsid w:val="00346806"/>
    <w:rsid w:val="00346C51"/>
    <w:rsid w:val="00346F2D"/>
    <w:rsid w:val="00347478"/>
    <w:rsid w:val="0034771A"/>
    <w:rsid w:val="00347A44"/>
    <w:rsid w:val="00350615"/>
    <w:rsid w:val="003506FF"/>
    <w:rsid w:val="00351345"/>
    <w:rsid w:val="003514FF"/>
    <w:rsid w:val="00351540"/>
    <w:rsid w:val="00351BA0"/>
    <w:rsid w:val="00351C39"/>
    <w:rsid w:val="00351CEC"/>
    <w:rsid w:val="00351D67"/>
    <w:rsid w:val="00352CB1"/>
    <w:rsid w:val="00354368"/>
    <w:rsid w:val="003543EE"/>
    <w:rsid w:val="0035470D"/>
    <w:rsid w:val="00354A10"/>
    <w:rsid w:val="003554FE"/>
    <w:rsid w:val="00355596"/>
    <w:rsid w:val="00355CFD"/>
    <w:rsid w:val="00355F1A"/>
    <w:rsid w:val="003560B6"/>
    <w:rsid w:val="0035617D"/>
    <w:rsid w:val="0035625D"/>
    <w:rsid w:val="00356B4C"/>
    <w:rsid w:val="00357082"/>
    <w:rsid w:val="00357481"/>
    <w:rsid w:val="003609AC"/>
    <w:rsid w:val="00360B55"/>
    <w:rsid w:val="00360BCD"/>
    <w:rsid w:val="00361391"/>
    <w:rsid w:val="00361CE8"/>
    <w:rsid w:val="00361FCB"/>
    <w:rsid w:val="00361FDA"/>
    <w:rsid w:val="00362037"/>
    <w:rsid w:val="0036234F"/>
    <w:rsid w:val="00362474"/>
    <w:rsid w:val="00362C0E"/>
    <w:rsid w:val="003639C0"/>
    <w:rsid w:val="003639FB"/>
    <w:rsid w:val="00363DD4"/>
    <w:rsid w:val="003641A1"/>
    <w:rsid w:val="003643D9"/>
    <w:rsid w:val="003647BE"/>
    <w:rsid w:val="0036487E"/>
    <w:rsid w:val="00364B8E"/>
    <w:rsid w:val="00364D0C"/>
    <w:rsid w:val="00364F1A"/>
    <w:rsid w:val="00366026"/>
    <w:rsid w:val="003665E0"/>
    <w:rsid w:val="0036673B"/>
    <w:rsid w:val="00366970"/>
    <w:rsid w:val="00366DD0"/>
    <w:rsid w:val="00366E0A"/>
    <w:rsid w:val="00366F67"/>
    <w:rsid w:val="003670F7"/>
    <w:rsid w:val="00367171"/>
    <w:rsid w:val="00367AC7"/>
    <w:rsid w:val="00367B88"/>
    <w:rsid w:val="00367FED"/>
    <w:rsid w:val="00370349"/>
    <w:rsid w:val="00370FC6"/>
    <w:rsid w:val="00371F27"/>
    <w:rsid w:val="003722A2"/>
    <w:rsid w:val="00372303"/>
    <w:rsid w:val="003723ED"/>
    <w:rsid w:val="00372855"/>
    <w:rsid w:val="00373109"/>
    <w:rsid w:val="003734CF"/>
    <w:rsid w:val="003737B3"/>
    <w:rsid w:val="0037404C"/>
    <w:rsid w:val="0037428C"/>
    <w:rsid w:val="00374296"/>
    <w:rsid w:val="00374EDD"/>
    <w:rsid w:val="00375031"/>
    <w:rsid w:val="00375268"/>
    <w:rsid w:val="00375332"/>
    <w:rsid w:val="00375960"/>
    <w:rsid w:val="003759FA"/>
    <w:rsid w:val="00375A39"/>
    <w:rsid w:val="00375FA7"/>
    <w:rsid w:val="00376364"/>
    <w:rsid w:val="003764A7"/>
    <w:rsid w:val="00376575"/>
    <w:rsid w:val="003768B3"/>
    <w:rsid w:val="00377BB7"/>
    <w:rsid w:val="00377BB8"/>
    <w:rsid w:val="00377D05"/>
    <w:rsid w:val="00380B77"/>
    <w:rsid w:val="0038119B"/>
    <w:rsid w:val="00381A33"/>
    <w:rsid w:val="00381B52"/>
    <w:rsid w:val="00381BFD"/>
    <w:rsid w:val="0038247C"/>
    <w:rsid w:val="00382555"/>
    <w:rsid w:val="00382564"/>
    <w:rsid w:val="003827E7"/>
    <w:rsid w:val="00382C37"/>
    <w:rsid w:val="0038326F"/>
    <w:rsid w:val="003833AA"/>
    <w:rsid w:val="00383619"/>
    <w:rsid w:val="003837DC"/>
    <w:rsid w:val="00383BD8"/>
    <w:rsid w:val="003848A0"/>
    <w:rsid w:val="003859E9"/>
    <w:rsid w:val="00385B09"/>
    <w:rsid w:val="00385C5F"/>
    <w:rsid w:val="00385F47"/>
    <w:rsid w:val="003860F6"/>
    <w:rsid w:val="003861D6"/>
    <w:rsid w:val="00386A1F"/>
    <w:rsid w:val="00386E61"/>
    <w:rsid w:val="00387E19"/>
    <w:rsid w:val="003901D8"/>
    <w:rsid w:val="0039048C"/>
    <w:rsid w:val="0039064A"/>
    <w:rsid w:val="003906A8"/>
    <w:rsid w:val="00390839"/>
    <w:rsid w:val="00390C2B"/>
    <w:rsid w:val="003913E9"/>
    <w:rsid w:val="003918D7"/>
    <w:rsid w:val="00391A7E"/>
    <w:rsid w:val="003925E9"/>
    <w:rsid w:val="00392B2D"/>
    <w:rsid w:val="00392E7F"/>
    <w:rsid w:val="00392F36"/>
    <w:rsid w:val="00393007"/>
    <w:rsid w:val="003931C0"/>
    <w:rsid w:val="00393253"/>
    <w:rsid w:val="00393265"/>
    <w:rsid w:val="0039356E"/>
    <w:rsid w:val="003938C1"/>
    <w:rsid w:val="003938F1"/>
    <w:rsid w:val="00393B9E"/>
    <w:rsid w:val="0039446C"/>
    <w:rsid w:val="00394748"/>
    <w:rsid w:val="00394B58"/>
    <w:rsid w:val="003952E7"/>
    <w:rsid w:val="003957B4"/>
    <w:rsid w:val="00395BA4"/>
    <w:rsid w:val="00395FF1"/>
    <w:rsid w:val="003962CA"/>
    <w:rsid w:val="00396FFA"/>
    <w:rsid w:val="00397644"/>
    <w:rsid w:val="003976C2"/>
    <w:rsid w:val="00397D19"/>
    <w:rsid w:val="003A0119"/>
    <w:rsid w:val="003A09A3"/>
    <w:rsid w:val="003A0D8F"/>
    <w:rsid w:val="003A0D98"/>
    <w:rsid w:val="003A14B4"/>
    <w:rsid w:val="003A172E"/>
    <w:rsid w:val="003A1A2D"/>
    <w:rsid w:val="003A2136"/>
    <w:rsid w:val="003A2495"/>
    <w:rsid w:val="003A31C6"/>
    <w:rsid w:val="003A37F5"/>
    <w:rsid w:val="003A3C81"/>
    <w:rsid w:val="003A3DD2"/>
    <w:rsid w:val="003A44BF"/>
    <w:rsid w:val="003A44C5"/>
    <w:rsid w:val="003A4851"/>
    <w:rsid w:val="003A4BE2"/>
    <w:rsid w:val="003A4E49"/>
    <w:rsid w:val="003A540E"/>
    <w:rsid w:val="003A5825"/>
    <w:rsid w:val="003A58C1"/>
    <w:rsid w:val="003A5D3C"/>
    <w:rsid w:val="003A5F97"/>
    <w:rsid w:val="003A6102"/>
    <w:rsid w:val="003A61A9"/>
    <w:rsid w:val="003A635E"/>
    <w:rsid w:val="003A660A"/>
    <w:rsid w:val="003A6C6A"/>
    <w:rsid w:val="003A6CF5"/>
    <w:rsid w:val="003A78CB"/>
    <w:rsid w:val="003B0057"/>
    <w:rsid w:val="003B0650"/>
    <w:rsid w:val="003B0849"/>
    <w:rsid w:val="003B0B5F"/>
    <w:rsid w:val="003B19B1"/>
    <w:rsid w:val="003B1A4A"/>
    <w:rsid w:val="003B2059"/>
    <w:rsid w:val="003B249F"/>
    <w:rsid w:val="003B2BF4"/>
    <w:rsid w:val="003B2EF4"/>
    <w:rsid w:val="003B3105"/>
    <w:rsid w:val="003B35B4"/>
    <w:rsid w:val="003B450E"/>
    <w:rsid w:val="003B4677"/>
    <w:rsid w:val="003B4727"/>
    <w:rsid w:val="003B54EC"/>
    <w:rsid w:val="003B55AE"/>
    <w:rsid w:val="003B5A16"/>
    <w:rsid w:val="003B6319"/>
    <w:rsid w:val="003B6404"/>
    <w:rsid w:val="003B664D"/>
    <w:rsid w:val="003B7437"/>
    <w:rsid w:val="003B753C"/>
    <w:rsid w:val="003C0117"/>
    <w:rsid w:val="003C0656"/>
    <w:rsid w:val="003C0923"/>
    <w:rsid w:val="003C09D6"/>
    <w:rsid w:val="003C0B9C"/>
    <w:rsid w:val="003C1983"/>
    <w:rsid w:val="003C24AE"/>
    <w:rsid w:val="003C2A35"/>
    <w:rsid w:val="003C2DFC"/>
    <w:rsid w:val="003C3289"/>
    <w:rsid w:val="003C3439"/>
    <w:rsid w:val="003C35FD"/>
    <w:rsid w:val="003C3F86"/>
    <w:rsid w:val="003C3FA9"/>
    <w:rsid w:val="003C416B"/>
    <w:rsid w:val="003C435D"/>
    <w:rsid w:val="003C44B1"/>
    <w:rsid w:val="003C4616"/>
    <w:rsid w:val="003C4C08"/>
    <w:rsid w:val="003C4C50"/>
    <w:rsid w:val="003C4EC0"/>
    <w:rsid w:val="003C5080"/>
    <w:rsid w:val="003C5375"/>
    <w:rsid w:val="003C5AC1"/>
    <w:rsid w:val="003C5F36"/>
    <w:rsid w:val="003C68EA"/>
    <w:rsid w:val="003C6900"/>
    <w:rsid w:val="003C6B1F"/>
    <w:rsid w:val="003C6CD4"/>
    <w:rsid w:val="003C7413"/>
    <w:rsid w:val="003C7596"/>
    <w:rsid w:val="003C79B8"/>
    <w:rsid w:val="003C7DB4"/>
    <w:rsid w:val="003C7E74"/>
    <w:rsid w:val="003D02E8"/>
    <w:rsid w:val="003D0494"/>
    <w:rsid w:val="003D0EF1"/>
    <w:rsid w:val="003D1252"/>
    <w:rsid w:val="003D16A1"/>
    <w:rsid w:val="003D175B"/>
    <w:rsid w:val="003D1BC1"/>
    <w:rsid w:val="003D1D77"/>
    <w:rsid w:val="003D25FF"/>
    <w:rsid w:val="003D30A2"/>
    <w:rsid w:val="003D33F5"/>
    <w:rsid w:val="003D37BF"/>
    <w:rsid w:val="003D41C0"/>
    <w:rsid w:val="003D452F"/>
    <w:rsid w:val="003D4934"/>
    <w:rsid w:val="003D50D2"/>
    <w:rsid w:val="003D5155"/>
    <w:rsid w:val="003D5280"/>
    <w:rsid w:val="003D56D3"/>
    <w:rsid w:val="003D59A8"/>
    <w:rsid w:val="003D5A54"/>
    <w:rsid w:val="003D64D5"/>
    <w:rsid w:val="003D6D77"/>
    <w:rsid w:val="003D7778"/>
    <w:rsid w:val="003D7BC7"/>
    <w:rsid w:val="003D7BD0"/>
    <w:rsid w:val="003E006D"/>
    <w:rsid w:val="003E0A34"/>
    <w:rsid w:val="003E0BB1"/>
    <w:rsid w:val="003E0E6D"/>
    <w:rsid w:val="003E0F3D"/>
    <w:rsid w:val="003E2378"/>
    <w:rsid w:val="003E2431"/>
    <w:rsid w:val="003E2C30"/>
    <w:rsid w:val="003E2DD7"/>
    <w:rsid w:val="003E3363"/>
    <w:rsid w:val="003E3496"/>
    <w:rsid w:val="003E3692"/>
    <w:rsid w:val="003E4FA3"/>
    <w:rsid w:val="003E5646"/>
    <w:rsid w:val="003E658B"/>
    <w:rsid w:val="003E6735"/>
    <w:rsid w:val="003E6D6A"/>
    <w:rsid w:val="003E75FF"/>
    <w:rsid w:val="003E7661"/>
    <w:rsid w:val="003E76AC"/>
    <w:rsid w:val="003E76CA"/>
    <w:rsid w:val="003E7FE8"/>
    <w:rsid w:val="003F0215"/>
    <w:rsid w:val="003F03BB"/>
    <w:rsid w:val="003F0415"/>
    <w:rsid w:val="003F09A0"/>
    <w:rsid w:val="003F0AD7"/>
    <w:rsid w:val="003F0F12"/>
    <w:rsid w:val="003F255D"/>
    <w:rsid w:val="003F2978"/>
    <w:rsid w:val="003F2A2B"/>
    <w:rsid w:val="003F2C63"/>
    <w:rsid w:val="003F34CD"/>
    <w:rsid w:val="003F34E4"/>
    <w:rsid w:val="003F36AE"/>
    <w:rsid w:val="003F3B4A"/>
    <w:rsid w:val="003F47BA"/>
    <w:rsid w:val="003F4C36"/>
    <w:rsid w:val="003F536E"/>
    <w:rsid w:val="003F58D3"/>
    <w:rsid w:val="003F667D"/>
    <w:rsid w:val="003F6D3C"/>
    <w:rsid w:val="003F6D90"/>
    <w:rsid w:val="003F73CF"/>
    <w:rsid w:val="003F74E1"/>
    <w:rsid w:val="003F798B"/>
    <w:rsid w:val="003F7996"/>
    <w:rsid w:val="003F79DB"/>
    <w:rsid w:val="003F7E39"/>
    <w:rsid w:val="004001EB"/>
    <w:rsid w:val="00400D0A"/>
    <w:rsid w:val="00400D50"/>
    <w:rsid w:val="00400FF3"/>
    <w:rsid w:val="004012F6"/>
    <w:rsid w:val="004015D3"/>
    <w:rsid w:val="00401C60"/>
    <w:rsid w:val="00401D47"/>
    <w:rsid w:val="00401E04"/>
    <w:rsid w:val="004025E5"/>
    <w:rsid w:val="00402684"/>
    <w:rsid w:val="004026BA"/>
    <w:rsid w:val="00402DCF"/>
    <w:rsid w:val="00402FC7"/>
    <w:rsid w:val="00403702"/>
    <w:rsid w:val="0040406B"/>
    <w:rsid w:val="00404B79"/>
    <w:rsid w:val="00405B24"/>
    <w:rsid w:val="00405F4B"/>
    <w:rsid w:val="004065F3"/>
    <w:rsid w:val="004076D3"/>
    <w:rsid w:val="004076DB"/>
    <w:rsid w:val="0041002C"/>
    <w:rsid w:val="004100C6"/>
    <w:rsid w:val="00410A73"/>
    <w:rsid w:val="0041115C"/>
    <w:rsid w:val="0041123C"/>
    <w:rsid w:val="004112C1"/>
    <w:rsid w:val="00411B03"/>
    <w:rsid w:val="00412019"/>
    <w:rsid w:val="00412510"/>
    <w:rsid w:val="0041254A"/>
    <w:rsid w:val="004129E1"/>
    <w:rsid w:val="00412CD6"/>
    <w:rsid w:val="00412E35"/>
    <w:rsid w:val="00413069"/>
    <w:rsid w:val="00413101"/>
    <w:rsid w:val="0041347F"/>
    <w:rsid w:val="0041378A"/>
    <w:rsid w:val="0041441D"/>
    <w:rsid w:val="00414F87"/>
    <w:rsid w:val="0041502F"/>
    <w:rsid w:val="0041518C"/>
    <w:rsid w:val="004152A9"/>
    <w:rsid w:val="004156C4"/>
    <w:rsid w:val="00415B08"/>
    <w:rsid w:val="004164B1"/>
    <w:rsid w:val="00416697"/>
    <w:rsid w:val="004167A9"/>
    <w:rsid w:val="00416EA7"/>
    <w:rsid w:val="0041707C"/>
    <w:rsid w:val="00417BA1"/>
    <w:rsid w:val="00417BDE"/>
    <w:rsid w:val="0042017F"/>
    <w:rsid w:val="00420413"/>
    <w:rsid w:val="004209BE"/>
    <w:rsid w:val="00420CCA"/>
    <w:rsid w:val="00420DC6"/>
    <w:rsid w:val="00420EFA"/>
    <w:rsid w:val="0042102D"/>
    <w:rsid w:val="0042143A"/>
    <w:rsid w:val="0042155B"/>
    <w:rsid w:val="00421D62"/>
    <w:rsid w:val="00421DA7"/>
    <w:rsid w:val="00421F41"/>
    <w:rsid w:val="00422A0C"/>
    <w:rsid w:val="0042309E"/>
    <w:rsid w:val="004231E4"/>
    <w:rsid w:val="00423272"/>
    <w:rsid w:val="0042376D"/>
    <w:rsid w:val="004238F6"/>
    <w:rsid w:val="00423B42"/>
    <w:rsid w:val="00423DC4"/>
    <w:rsid w:val="00423F76"/>
    <w:rsid w:val="00423FE4"/>
    <w:rsid w:val="004245AE"/>
    <w:rsid w:val="00425035"/>
    <w:rsid w:val="0042529F"/>
    <w:rsid w:val="0042534C"/>
    <w:rsid w:val="004258CF"/>
    <w:rsid w:val="00425B9B"/>
    <w:rsid w:val="00425CA9"/>
    <w:rsid w:val="004263B9"/>
    <w:rsid w:val="0042684C"/>
    <w:rsid w:val="00426CF7"/>
    <w:rsid w:val="00426D07"/>
    <w:rsid w:val="00426F40"/>
    <w:rsid w:val="00427334"/>
    <w:rsid w:val="00427493"/>
    <w:rsid w:val="0042756D"/>
    <w:rsid w:val="0042757A"/>
    <w:rsid w:val="00427726"/>
    <w:rsid w:val="00427744"/>
    <w:rsid w:val="00427E42"/>
    <w:rsid w:val="00427F2A"/>
    <w:rsid w:val="00427F3C"/>
    <w:rsid w:val="00430BEC"/>
    <w:rsid w:val="0043113E"/>
    <w:rsid w:val="00431501"/>
    <w:rsid w:val="004316D9"/>
    <w:rsid w:val="00431BB2"/>
    <w:rsid w:val="00431F8C"/>
    <w:rsid w:val="00431FAF"/>
    <w:rsid w:val="004323D5"/>
    <w:rsid w:val="00432B10"/>
    <w:rsid w:val="00432C08"/>
    <w:rsid w:val="00432E0D"/>
    <w:rsid w:val="00432E4F"/>
    <w:rsid w:val="004330F5"/>
    <w:rsid w:val="00433155"/>
    <w:rsid w:val="00433259"/>
    <w:rsid w:val="004337F8"/>
    <w:rsid w:val="0043390C"/>
    <w:rsid w:val="00433B8E"/>
    <w:rsid w:val="00433BCC"/>
    <w:rsid w:val="00434258"/>
    <w:rsid w:val="00434438"/>
    <w:rsid w:val="0043449E"/>
    <w:rsid w:val="00434B20"/>
    <w:rsid w:val="0043565D"/>
    <w:rsid w:val="0043572D"/>
    <w:rsid w:val="00435759"/>
    <w:rsid w:val="00435793"/>
    <w:rsid w:val="00435858"/>
    <w:rsid w:val="00435A61"/>
    <w:rsid w:val="00435B79"/>
    <w:rsid w:val="00435F68"/>
    <w:rsid w:val="00435F7B"/>
    <w:rsid w:val="004360AC"/>
    <w:rsid w:val="0043638A"/>
    <w:rsid w:val="00436A70"/>
    <w:rsid w:val="004375C2"/>
    <w:rsid w:val="0043763D"/>
    <w:rsid w:val="004379F5"/>
    <w:rsid w:val="00440169"/>
    <w:rsid w:val="004401D2"/>
    <w:rsid w:val="00440401"/>
    <w:rsid w:val="00440C4F"/>
    <w:rsid w:val="00441421"/>
    <w:rsid w:val="0044157E"/>
    <w:rsid w:val="00442580"/>
    <w:rsid w:val="00442F28"/>
    <w:rsid w:val="00443278"/>
    <w:rsid w:val="004445AE"/>
    <w:rsid w:val="0044505A"/>
    <w:rsid w:val="00445252"/>
    <w:rsid w:val="004454EF"/>
    <w:rsid w:val="00445E42"/>
    <w:rsid w:val="00445FDC"/>
    <w:rsid w:val="004466D3"/>
    <w:rsid w:val="0044681A"/>
    <w:rsid w:val="00446D72"/>
    <w:rsid w:val="00446D78"/>
    <w:rsid w:val="00446DE7"/>
    <w:rsid w:val="00447731"/>
    <w:rsid w:val="00447BC0"/>
    <w:rsid w:val="00447D23"/>
    <w:rsid w:val="0045055C"/>
    <w:rsid w:val="00450A8A"/>
    <w:rsid w:val="00451178"/>
    <w:rsid w:val="004511F3"/>
    <w:rsid w:val="00451745"/>
    <w:rsid w:val="00451BEA"/>
    <w:rsid w:val="004520F1"/>
    <w:rsid w:val="00452117"/>
    <w:rsid w:val="00452374"/>
    <w:rsid w:val="00452A0A"/>
    <w:rsid w:val="00452C27"/>
    <w:rsid w:val="004531F1"/>
    <w:rsid w:val="0045364A"/>
    <w:rsid w:val="00453A4A"/>
    <w:rsid w:val="004540F8"/>
    <w:rsid w:val="0045459B"/>
    <w:rsid w:val="00454B3C"/>
    <w:rsid w:val="00454BA8"/>
    <w:rsid w:val="0045505D"/>
    <w:rsid w:val="004553C8"/>
    <w:rsid w:val="004554DF"/>
    <w:rsid w:val="00456884"/>
    <w:rsid w:val="00456E68"/>
    <w:rsid w:val="00456F29"/>
    <w:rsid w:val="004579B9"/>
    <w:rsid w:val="00457DCB"/>
    <w:rsid w:val="00457E98"/>
    <w:rsid w:val="00460451"/>
    <w:rsid w:val="00460B2A"/>
    <w:rsid w:val="00460BA9"/>
    <w:rsid w:val="004613CC"/>
    <w:rsid w:val="0046229D"/>
    <w:rsid w:val="004629B5"/>
    <w:rsid w:val="0046301C"/>
    <w:rsid w:val="0046377E"/>
    <w:rsid w:val="00464EA1"/>
    <w:rsid w:val="004652CD"/>
    <w:rsid w:val="004653C5"/>
    <w:rsid w:val="004654D9"/>
    <w:rsid w:val="0046580E"/>
    <w:rsid w:val="004659A8"/>
    <w:rsid w:val="0046604E"/>
    <w:rsid w:val="004660FE"/>
    <w:rsid w:val="00466395"/>
    <w:rsid w:val="0046653D"/>
    <w:rsid w:val="00466AB3"/>
    <w:rsid w:val="00467F1B"/>
    <w:rsid w:val="004700E0"/>
    <w:rsid w:val="00470C00"/>
    <w:rsid w:val="00470D7E"/>
    <w:rsid w:val="00471065"/>
    <w:rsid w:val="004711AC"/>
    <w:rsid w:val="0047184E"/>
    <w:rsid w:val="00472F11"/>
    <w:rsid w:val="004738C2"/>
    <w:rsid w:val="00473BEF"/>
    <w:rsid w:val="00473D90"/>
    <w:rsid w:val="00473E84"/>
    <w:rsid w:val="004745B1"/>
    <w:rsid w:val="00474A64"/>
    <w:rsid w:val="00475704"/>
    <w:rsid w:val="00475ADD"/>
    <w:rsid w:val="0047619F"/>
    <w:rsid w:val="00476853"/>
    <w:rsid w:val="00476B21"/>
    <w:rsid w:val="00477380"/>
    <w:rsid w:val="00477B87"/>
    <w:rsid w:val="00477FEE"/>
    <w:rsid w:val="0048016D"/>
    <w:rsid w:val="004801F3"/>
    <w:rsid w:val="00480599"/>
    <w:rsid w:val="00480687"/>
    <w:rsid w:val="004811F0"/>
    <w:rsid w:val="004817D8"/>
    <w:rsid w:val="00481955"/>
    <w:rsid w:val="00481C7C"/>
    <w:rsid w:val="00482260"/>
    <w:rsid w:val="00482398"/>
    <w:rsid w:val="004835FC"/>
    <w:rsid w:val="00483ADD"/>
    <w:rsid w:val="00483D56"/>
    <w:rsid w:val="00483F25"/>
    <w:rsid w:val="004845CD"/>
    <w:rsid w:val="0048485E"/>
    <w:rsid w:val="00484967"/>
    <w:rsid w:val="00484DEE"/>
    <w:rsid w:val="004852A2"/>
    <w:rsid w:val="004853DD"/>
    <w:rsid w:val="00485865"/>
    <w:rsid w:val="00485BB1"/>
    <w:rsid w:val="00485F83"/>
    <w:rsid w:val="00486E6E"/>
    <w:rsid w:val="00487528"/>
    <w:rsid w:val="004879F2"/>
    <w:rsid w:val="0049053B"/>
    <w:rsid w:val="0049053E"/>
    <w:rsid w:val="00490AB5"/>
    <w:rsid w:val="00491321"/>
    <w:rsid w:val="00491600"/>
    <w:rsid w:val="0049178F"/>
    <w:rsid w:val="00491A56"/>
    <w:rsid w:val="00491AE8"/>
    <w:rsid w:val="004925A1"/>
    <w:rsid w:val="004928C0"/>
    <w:rsid w:val="00492BE6"/>
    <w:rsid w:val="00492ECA"/>
    <w:rsid w:val="00492FAA"/>
    <w:rsid w:val="00493152"/>
    <w:rsid w:val="00493785"/>
    <w:rsid w:val="00493999"/>
    <w:rsid w:val="004949B1"/>
    <w:rsid w:val="00494BA4"/>
    <w:rsid w:val="00494E85"/>
    <w:rsid w:val="00494F79"/>
    <w:rsid w:val="00495108"/>
    <w:rsid w:val="004953A9"/>
    <w:rsid w:val="00495B2A"/>
    <w:rsid w:val="004967B9"/>
    <w:rsid w:val="00497974"/>
    <w:rsid w:val="00497BFC"/>
    <w:rsid w:val="00497D3B"/>
    <w:rsid w:val="004A004A"/>
    <w:rsid w:val="004A01DC"/>
    <w:rsid w:val="004A0336"/>
    <w:rsid w:val="004A0946"/>
    <w:rsid w:val="004A0ECA"/>
    <w:rsid w:val="004A121B"/>
    <w:rsid w:val="004A1616"/>
    <w:rsid w:val="004A181E"/>
    <w:rsid w:val="004A18FF"/>
    <w:rsid w:val="004A1C5F"/>
    <w:rsid w:val="004A1F6E"/>
    <w:rsid w:val="004A23A4"/>
    <w:rsid w:val="004A2414"/>
    <w:rsid w:val="004A250E"/>
    <w:rsid w:val="004A3112"/>
    <w:rsid w:val="004A3804"/>
    <w:rsid w:val="004A39A6"/>
    <w:rsid w:val="004A404C"/>
    <w:rsid w:val="004A4D07"/>
    <w:rsid w:val="004A54F1"/>
    <w:rsid w:val="004A63A6"/>
    <w:rsid w:val="004A6622"/>
    <w:rsid w:val="004A66E0"/>
    <w:rsid w:val="004A70AF"/>
    <w:rsid w:val="004A74DD"/>
    <w:rsid w:val="004B1473"/>
    <w:rsid w:val="004B2146"/>
    <w:rsid w:val="004B228B"/>
    <w:rsid w:val="004B249C"/>
    <w:rsid w:val="004B26E0"/>
    <w:rsid w:val="004B30B8"/>
    <w:rsid w:val="004B380C"/>
    <w:rsid w:val="004B38E1"/>
    <w:rsid w:val="004B3C7C"/>
    <w:rsid w:val="004B47B5"/>
    <w:rsid w:val="004B4832"/>
    <w:rsid w:val="004B4879"/>
    <w:rsid w:val="004B4D06"/>
    <w:rsid w:val="004B58C4"/>
    <w:rsid w:val="004B595C"/>
    <w:rsid w:val="004B59B2"/>
    <w:rsid w:val="004B63FF"/>
    <w:rsid w:val="004B6624"/>
    <w:rsid w:val="004B6F80"/>
    <w:rsid w:val="004B72F3"/>
    <w:rsid w:val="004B7987"/>
    <w:rsid w:val="004B7997"/>
    <w:rsid w:val="004B7C16"/>
    <w:rsid w:val="004C020B"/>
    <w:rsid w:val="004C032C"/>
    <w:rsid w:val="004C1697"/>
    <w:rsid w:val="004C1B8C"/>
    <w:rsid w:val="004C2A79"/>
    <w:rsid w:val="004C2FC2"/>
    <w:rsid w:val="004C310C"/>
    <w:rsid w:val="004C3220"/>
    <w:rsid w:val="004C3976"/>
    <w:rsid w:val="004C3C8A"/>
    <w:rsid w:val="004C45FD"/>
    <w:rsid w:val="004C47A5"/>
    <w:rsid w:val="004C4BCD"/>
    <w:rsid w:val="004C5BAF"/>
    <w:rsid w:val="004C5E16"/>
    <w:rsid w:val="004C6968"/>
    <w:rsid w:val="004C6BBD"/>
    <w:rsid w:val="004C7091"/>
    <w:rsid w:val="004C7798"/>
    <w:rsid w:val="004C7DD5"/>
    <w:rsid w:val="004D0322"/>
    <w:rsid w:val="004D03AE"/>
    <w:rsid w:val="004D104D"/>
    <w:rsid w:val="004D1194"/>
    <w:rsid w:val="004D15BD"/>
    <w:rsid w:val="004D197B"/>
    <w:rsid w:val="004D1D8C"/>
    <w:rsid w:val="004D20EA"/>
    <w:rsid w:val="004D2680"/>
    <w:rsid w:val="004D2900"/>
    <w:rsid w:val="004D29F2"/>
    <w:rsid w:val="004D2B77"/>
    <w:rsid w:val="004D32E7"/>
    <w:rsid w:val="004D36D0"/>
    <w:rsid w:val="004D3823"/>
    <w:rsid w:val="004D432E"/>
    <w:rsid w:val="004D4431"/>
    <w:rsid w:val="004D4727"/>
    <w:rsid w:val="004D4849"/>
    <w:rsid w:val="004D4BFD"/>
    <w:rsid w:val="004D4CBD"/>
    <w:rsid w:val="004D516F"/>
    <w:rsid w:val="004D5230"/>
    <w:rsid w:val="004D6551"/>
    <w:rsid w:val="004D6D5A"/>
    <w:rsid w:val="004D6E13"/>
    <w:rsid w:val="004D7305"/>
    <w:rsid w:val="004D79E3"/>
    <w:rsid w:val="004D7D56"/>
    <w:rsid w:val="004E006B"/>
    <w:rsid w:val="004E0508"/>
    <w:rsid w:val="004E0ACF"/>
    <w:rsid w:val="004E0BB3"/>
    <w:rsid w:val="004E0CD1"/>
    <w:rsid w:val="004E10D1"/>
    <w:rsid w:val="004E1AAA"/>
    <w:rsid w:val="004E1E7C"/>
    <w:rsid w:val="004E2A52"/>
    <w:rsid w:val="004E2F16"/>
    <w:rsid w:val="004E37B0"/>
    <w:rsid w:val="004E39B9"/>
    <w:rsid w:val="004E3D3B"/>
    <w:rsid w:val="004E3DCC"/>
    <w:rsid w:val="004E43BF"/>
    <w:rsid w:val="004E49B6"/>
    <w:rsid w:val="004E4D84"/>
    <w:rsid w:val="004E52BB"/>
    <w:rsid w:val="004E53CE"/>
    <w:rsid w:val="004E5645"/>
    <w:rsid w:val="004E565E"/>
    <w:rsid w:val="004E5773"/>
    <w:rsid w:val="004E5801"/>
    <w:rsid w:val="004E5E13"/>
    <w:rsid w:val="004E5FBF"/>
    <w:rsid w:val="004E6183"/>
    <w:rsid w:val="004E69E9"/>
    <w:rsid w:val="004E6A1F"/>
    <w:rsid w:val="004E6BD2"/>
    <w:rsid w:val="004E6D5F"/>
    <w:rsid w:val="004E7198"/>
    <w:rsid w:val="004E73A3"/>
    <w:rsid w:val="004E7876"/>
    <w:rsid w:val="004E7D81"/>
    <w:rsid w:val="004E7D9C"/>
    <w:rsid w:val="004F04D8"/>
    <w:rsid w:val="004F0529"/>
    <w:rsid w:val="004F0A05"/>
    <w:rsid w:val="004F0A9C"/>
    <w:rsid w:val="004F0D17"/>
    <w:rsid w:val="004F0E15"/>
    <w:rsid w:val="004F1741"/>
    <w:rsid w:val="004F1757"/>
    <w:rsid w:val="004F195D"/>
    <w:rsid w:val="004F2058"/>
    <w:rsid w:val="004F2D78"/>
    <w:rsid w:val="004F2DB7"/>
    <w:rsid w:val="004F2F86"/>
    <w:rsid w:val="004F30C8"/>
    <w:rsid w:val="004F399D"/>
    <w:rsid w:val="004F3C6B"/>
    <w:rsid w:val="004F4061"/>
    <w:rsid w:val="004F4BDD"/>
    <w:rsid w:val="004F4D6F"/>
    <w:rsid w:val="004F4D82"/>
    <w:rsid w:val="004F543B"/>
    <w:rsid w:val="004F55DF"/>
    <w:rsid w:val="004F5C52"/>
    <w:rsid w:val="004F62FA"/>
    <w:rsid w:val="004F6450"/>
    <w:rsid w:val="004F65A9"/>
    <w:rsid w:val="004F6850"/>
    <w:rsid w:val="004F6A25"/>
    <w:rsid w:val="004F6C86"/>
    <w:rsid w:val="004F705D"/>
    <w:rsid w:val="004F7222"/>
    <w:rsid w:val="004F729F"/>
    <w:rsid w:val="004F7342"/>
    <w:rsid w:val="004F7869"/>
    <w:rsid w:val="005006F3"/>
    <w:rsid w:val="00500D30"/>
    <w:rsid w:val="00500E12"/>
    <w:rsid w:val="00500F69"/>
    <w:rsid w:val="005013C4"/>
    <w:rsid w:val="0050163B"/>
    <w:rsid w:val="00501693"/>
    <w:rsid w:val="00501DA9"/>
    <w:rsid w:val="005022F5"/>
    <w:rsid w:val="0050267B"/>
    <w:rsid w:val="005029B4"/>
    <w:rsid w:val="00502DB0"/>
    <w:rsid w:val="0050388A"/>
    <w:rsid w:val="00503F27"/>
    <w:rsid w:val="00504770"/>
    <w:rsid w:val="00504A58"/>
    <w:rsid w:val="005055A8"/>
    <w:rsid w:val="005060F3"/>
    <w:rsid w:val="0050645C"/>
    <w:rsid w:val="005065F9"/>
    <w:rsid w:val="00507038"/>
    <w:rsid w:val="00507372"/>
    <w:rsid w:val="005074C9"/>
    <w:rsid w:val="005074FE"/>
    <w:rsid w:val="00507537"/>
    <w:rsid w:val="00507539"/>
    <w:rsid w:val="0050796E"/>
    <w:rsid w:val="00507C5F"/>
    <w:rsid w:val="00507E51"/>
    <w:rsid w:val="005100A0"/>
    <w:rsid w:val="00510123"/>
    <w:rsid w:val="00510605"/>
    <w:rsid w:val="00510A19"/>
    <w:rsid w:val="00510D7A"/>
    <w:rsid w:val="00511296"/>
    <w:rsid w:val="005113BD"/>
    <w:rsid w:val="00511B87"/>
    <w:rsid w:val="0051204C"/>
    <w:rsid w:val="005120DF"/>
    <w:rsid w:val="005121E9"/>
    <w:rsid w:val="005128B1"/>
    <w:rsid w:val="00512FB3"/>
    <w:rsid w:val="005130E7"/>
    <w:rsid w:val="005132E5"/>
    <w:rsid w:val="0051332B"/>
    <w:rsid w:val="005136B4"/>
    <w:rsid w:val="00513729"/>
    <w:rsid w:val="00513A9B"/>
    <w:rsid w:val="00513BC5"/>
    <w:rsid w:val="005148BB"/>
    <w:rsid w:val="00514961"/>
    <w:rsid w:val="00514AA3"/>
    <w:rsid w:val="00515547"/>
    <w:rsid w:val="005169A8"/>
    <w:rsid w:val="005177C5"/>
    <w:rsid w:val="00517872"/>
    <w:rsid w:val="0052073E"/>
    <w:rsid w:val="0052091F"/>
    <w:rsid w:val="0052179B"/>
    <w:rsid w:val="0052231A"/>
    <w:rsid w:val="00522580"/>
    <w:rsid w:val="00523236"/>
    <w:rsid w:val="00523683"/>
    <w:rsid w:val="00523686"/>
    <w:rsid w:val="005237B3"/>
    <w:rsid w:val="00523806"/>
    <w:rsid w:val="00523958"/>
    <w:rsid w:val="00523C87"/>
    <w:rsid w:val="0052527F"/>
    <w:rsid w:val="00525B00"/>
    <w:rsid w:val="00525D12"/>
    <w:rsid w:val="00525E9F"/>
    <w:rsid w:val="00525ED1"/>
    <w:rsid w:val="005263E9"/>
    <w:rsid w:val="00526524"/>
    <w:rsid w:val="005267D7"/>
    <w:rsid w:val="00526DBC"/>
    <w:rsid w:val="00526F20"/>
    <w:rsid w:val="00527211"/>
    <w:rsid w:val="00527456"/>
    <w:rsid w:val="005274FE"/>
    <w:rsid w:val="00527867"/>
    <w:rsid w:val="00527875"/>
    <w:rsid w:val="00527AFE"/>
    <w:rsid w:val="00527C06"/>
    <w:rsid w:val="005302CE"/>
    <w:rsid w:val="0053074A"/>
    <w:rsid w:val="00530878"/>
    <w:rsid w:val="0053092B"/>
    <w:rsid w:val="00530F91"/>
    <w:rsid w:val="00531119"/>
    <w:rsid w:val="0053198E"/>
    <w:rsid w:val="00531A6B"/>
    <w:rsid w:val="00531EBA"/>
    <w:rsid w:val="00531EBD"/>
    <w:rsid w:val="005321F2"/>
    <w:rsid w:val="0053249F"/>
    <w:rsid w:val="00532592"/>
    <w:rsid w:val="00532910"/>
    <w:rsid w:val="00532930"/>
    <w:rsid w:val="00533380"/>
    <w:rsid w:val="00533BBA"/>
    <w:rsid w:val="00533C22"/>
    <w:rsid w:val="00533D5E"/>
    <w:rsid w:val="00533E6A"/>
    <w:rsid w:val="00533F09"/>
    <w:rsid w:val="00534526"/>
    <w:rsid w:val="005346E6"/>
    <w:rsid w:val="00534B3A"/>
    <w:rsid w:val="00534BCB"/>
    <w:rsid w:val="0053572C"/>
    <w:rsid w:val="00535A56"/>
    <w:rsid w:val="00535B70"/>
    <w:rsid w:val="00535E30"/>
    <w:rsid w:val="00535EB0"/>
    <w:rsid w:val="00536154"/>
    <w:rsid w:val="005363D9"/>
    <w:rsid w:val="00536981"/>
    <w:rsid w:val="00536A68"/>
    <w:rsid w:val="00537590"/>
    <w:rsid w:val="00537A45"/>
    <w:rsid w:val="00537B10"/>
    <w:rsid w:val="00537E59"/>
    <w:rsid w:val="0054023C"/>
    <w:rsid w:val="005402F4"/>
    <w:rsid w:val="005405D7"/>
    <w:rsid w:val="0054082E"/>
    <w:rsid w:val="00540AC8"/>
    <w:rsid w:val="00540C78"/>
    <w:rsid w:val="00540D96"/>
    <w:rsid w:val="00540DF8"/>
    <w:rsid w:val="00540E9B"/>
    <w:rsid w:val="00540FC9"/>
    <w:rsid w:val="005411B9"/>
    <w:rsid w:val="0054177A"/>
    <w:rsid w:val="00541BC9"/>
    <w:rsid w:val="00541C8E"/>
    <w:rsid w:val="00541CDE"/>
    <w:rsid w:val="00541FAE"/>
    <w:rsid w:val="00542957"/>
    <w:rsid w:val="005429A7"/>
    <w:rsid w:val="00543550"/>
    <w:rsid w:val="0054372F"/>
    <w:rsid w:val="00543BE7"/>
    <w:rsid w:val="00544273"/>
    <w:rsid w:val="0054493B"/>
    <w:rsid w:val="00545317"/>
    <w:rsid w:val="005455DF"/>
    <w:rsid w:val="00545AB9"/>
    <w:rsid w:val="00545E7C"/>
    <w:rsid w:val="00546473"/>
    <w:rsid w:val="00546D14"/>
    <w:rsid w:val="00547C6E"/>
    <w:rsid w:val="00547D06"/>
    <w:rsid w:val="00550202"/>
    <w:rsid w:val="00550419"/>
    <w:rsid w:val="0055055B"/>
    <w:rsid w:val="0055058B"/>
    <w:rsid w:val="00550FA8"/>
    <w:rsid w:val="00551428"/>
    <w:rsid w:val="005514EA"/>
    <w:rsid w:val="005514EB"/>
    <w:rsid w:val="00552143"/>
    <w:rsid w:val="0055221F"/>
    <w:rsid w:val="005525D3"/>
    <w:rsid w:val="00552D8A"/>
    <w:rsid w:val="005530AB"/>
    <w:rsid w:val="00553411"/>
    <w:rsid w:val="005534A7"/>
    <w:rsid w:val="00553AC0"/>
    <w:rsid w:val="00553E34"/>
    <w:rsid w:val="00553FEF"/>
    <w:rsid w:val="005547E1"/>
    <w:rsid w:val="00554A1E"/>
    <w:rsid w:val="00554DFF"/>
    <w:rsid w:val="00554F90"/>
    <w:rsid w:val="0055514B"/>
    <w:rsid w:val="00555A48"/>
    <w:rsid w:val="0055617D"/>
    <w:rsid w:val="00556226"/>
    <w:rsid w:val="00556A39"/>
    <w:rsid w:val="00556C45"/>
    <w:rsid w:val="00556EC1"/>
    <w:rsid w:val="005572D4"/>
    <w:rsid w:val="00557E87"/>
    <w:rsid w:val="00560311"/>
    <w:rsid w:val="00560CA6"/>
    <w:rsid w:val="00560DE3"/>
    <w:rsid w:val="005612CA"/>
    <w:rsid w:val="005619CF"/>
    <w:rsid w:val="005625A2"/>
    <w:rsid w:val="0056279B"/>
    <w:rsid w:val="00562BFE"/>
    <w:rsid w:val="00562BFF"/>
    <w:rsid w:val="00563034"/>
    <w:rsid w:val="005630AF"/>
    <w:rsid w:val="005639FA"/>
    <w:rsid w:val="00563CEE"/>
    <w:rsid w:val="005640BA"/>
    <w:rsid w:val="005643C3"/>
    <w:rsid w:val="005644B7"/>
    <w:rsid w:val="0056476E"/>
    <w:rsid w:val="005649AC"/>
    <w:rsid w:val="00564AC8"/>
    <w:rsid w:val="00564E61"/>
    <w:rsid w:val="0056544C"/>
    <w:rsid w:val="00565DCD"/>
    <w:rsid w:val="00566491"/>
    <w:rsid w:val="005665DE"/>
    <w:rsid w:val="005668F4"/>
    <w:rsid w:val="00567E50"/>
    <w:rsid w:val="00567FD7"/>
    <w:rsid w:val="0057066C"/>
    <w:rsid w:val="00571AAD"/>
    <w:rsid w:val="00571CA1"/>
    <w:rsid w:val="00571D37"/>
    <w:rsid w:val="00571D89"/>
    <w:rsid w:val="00571DF4"/>
    <w:rsid w:val="00571E75"/>
    <w:rsid w:val="00572327"/>
    <w:rsid w:val="0057278C"/>
    <w:rsid w:val="00572E09"/>
    <w:rsid w:val="00573F5C"/>
    <w:rsid w:val="005744D7"/>
    <w:rsid w:val="005744EF"/>
    <w:rsid w:val="00574D3E"/>
    <w:rsid w:val="00575318"/>
    <w:rsid w:val="005757D8"/>
    <w:rsid w:val="0057675F"/>
    <w:rsid w:val="0057686A"/>
    <w:rsid w:val="0057690F"/>
    <w:rsid w:val="00576AA2"/>
    <w:rsid w:val="00576EA7"/>
    <w:rsid w:val="00577057"/>
    <w:rsid w:val="00577195"/>
    <w:rsid w:val="0057778A"/>
    <w:rsid w:val="00580329"/>
    <w:rsid w:val="0058037E"/>
    <w:rsid w:val="005807ED"/>
    <w:rsid w:val="00580816"/>
    <w:rsid w:val="005818F8"/>
    <w:rsid w:val="00582120"/>
    <w:rsid w:val="0058260D"/>
    <w:rsid w:val="00582834"/>
    <w:rsid w:val="00582B83"/>
    <w:rsid w:val="00582FF8"/>
    <w:rsid w:val="00583489"/>
    <w:rsid w:val="00583705"/>
    <w:rsid w:val="00583BFA"/>
    <w:rsid w:val="00583E0A"/>
    <w:rsid w:val="00583E24"/>
    <w:rsid w:val="005844ED"/>
    <w:rsid w:val="005851D9"/>
    <w:rsid w:val="005859B4"/>
    <w:rsid w:val="00586181"/>
    <w:rsid w:val="00586483"/>
    <w:rsid w:val="00586536"/>
    <w:rsid w:val="00586854"/>
    <w:rsid w:val="00586F16"/>
    <w:rsid w:val="00587A0E"/>
    <w:rsid w:val="0059008D"/>
    <w:rsid w:val="00591394"/>
    <w:rsid w:val="00591938"/>
    <w:rsid w:val="0059198A"/>
    <w:rsid w:val="00591EF6"/>
    <w:rsid w:val="00592231"/>
    <w:rsid w:val="005923C6"/>
    <w:rsid w:val="005923C8"/>
    <w:rsid w:val="005925A3"/>
    <w:rsid w:val="00592715"/>
    <w:rsid w:val="00592C18"/>
    <w:rsid w:val="00592C4D"/>
    <w:rsid w:val="00593118"/>
    <w:rsid w:val="00593766"/>
    <w:rsid w:val="0059428D"/>
    <w:rsid w:val="00594448"/>
    <w:rsid w:val="005946CF"/>
    <w:rsid w:val="005951EF"/>
    <w:rsid w:val="00595807"/>
    <w:rsid w:val="0059592C"/>
    <w:rsid w:val="00596A5C"/>
    <w:rsid w:val="00596BD3"/>
    <w:rsid w:val="005977A6"/>
    <w:rsid w:val="005979CC"/>
    <w:rsid w:val="00597AEA"/>
    <w:rsid w:val="00597AFF"/>
    <w:rsid w:val="005A00BE"/>
    <w:rsid w:val="005A01C2"/>
    <w:rsid w:val="005A099C"/>
    <w:rsid w:val="005A0CCA"/>
    <w:rsid w:val="005A0D34"/>
    <w:rsid w:val="005A0F8F"/>
    <w:rsid w:val="005A111C"/>
    <w:rsid w:val="005A28B8"/>
    <w:rsid w:val="005A2915"/>
    <w:rsid w:val="005A2AF8"/>
    <w:rsid w:val="005A2F25"/>
    <w:rsid w:val="005A31A9"/>
    <w:rsid w:val="005A3701"/>
    <w:rsid w:val="005A3781"/>
    <w:rsid w:val="005A37AE"/>
    <w:rsid w:val="005A3C1D"/>
    <w:rsid w:val="005A3DDF"/>
    <w:rsid w:val="005A4E78"/>
    <w:rsid w:val="005A569D"/>
    <w:rsid w:val="005A5D70"/>
    <w:rsid w:val="005A6B42"/>
    <w:rsid w:val="005A6C09"/>
    <w:rsid w:val="005A6D30"/>
    <w:rsid w:val="005A7C46"/>
    <w:rsid w:val="005A7C48"/>
    <w:rsid w:val="005B04FD"/>
    <w:rsid w:val="005B059B"/>
    <w:rsid w:val="005B0E4F"/>
    <w:rsid w:val="005B0F4B"/>
    <w:rsid w:val="005B1151"/>
    <w:rsid w:val="005B13F5"/>
    <w:rsid w:val="005B1CA3"/>
    <w:rsid w:val="005B1E90"/>
    <w:rsid w:val="005B2411"/>
    <w:rsid w:val="005B27B6"/>
    <w:rsid w:val="005B2A00"/>
    <w:rsid w:val="005B2AE2"/>
    <w:rsid w:val="005B2EB2"/>
    <w:rsid w:val="005B2EB9"/>
    <w:rsid w:val="005B3368"/>
    <w:rsid w:val="005B3383"/>
    <w:rsid w:val="005B33AF"/>
    <w:rsid w:val="005B34AD"/>
    <w:rsid w:val="005B3541"/>
    <w:rsid w:val="005B3902"/>
    <w:rsid w:val="005B3BD3"/>
    <w:rsid w:val="005B3D10"/>
    <w:rsid w:val="005B44D3"/>
    <w:rsid w:val="005B4611"/>
    <w:rsid w:val="005B48B9"/>
    <w:rsid w:val="005B4A5A"/>
    <w:rsid w:val="005B4F72"/>
    <w:rsid w:val="005B5223"/>
    <w:rsid w:val="005B53BC"/>
    <w:rsid w:val="005B587C"/>
    <w:rsid w:val="005B6090"/>
    <w:rsid w:val="005B6674"/>
    <w:rsid w:val="005B7691"/>
    <w:rsid w:val="005B7A09"/>
    <w:rsid w:val="005B7B58"/>
    <w:rsid w:val="005B7DBA"/>
    <w:rsid w:val="005C02A5"/>
    <w:rsid w:val="005C03D5"/>
    <w:rsid w:val="005C08D1"/>
    <w:rsid w:val="005C0F31"/>
    <w:rsid w:val="005C0F55"/>
    <w:rsid w:val="005C11A6"/>
    <w:rsid w:val="005C1426"/>
    <w:rsid w:val="005C164B"/>
    <w:rsid w:val="005C1799"/>
    <w:rsid w:val="005C17C6"/>
    <w:rsid w:val="005C197B"/>
    <w:rsid w:val="005C1A51"/>
    <w:rsid w:val="005C1A7B"/>
    <w:rsid w:val="005C2371"/>
    <w:rsid w:val="005C29E9"/>
    <w:rsid w:val="005C2DF9"/>
    <w:rsid w:val="005C2EEB"/>
    <w:rsid w:val="005C34A7"/>
    <w:rsid w:val="005C34C4"/>
    <w:rsid w:val="005C357F"/>
    <w:rsid w:val="005C365D"/>
    <w:rsid w:val="005C3862"/>
    <w:rsid w:val="005C3F9E"/>
    <w:rsid w:val="005C43DA"/>
    <w:rsid w:val="005C4852"/>
    <w:rsid w:val="005C499F"/>
    <w:rsid w:val="005C4AC3"/>
    <w:rsid w:val="005C50DE"/>
    <w:rsid w:val="005C54CE"/>
    <w:rsid w:val="005C54EA"/>
    <w:rsid w:val="005C591C"/>
    <w:rsid w:val="005C5A04"/>
    <w:rsid w:val="005C5B50"/>
    <w:rsid w:val="005C5C03"/>
    <w:rsid w:val="005C5ED8"/>
    <w:rsid w:val="005C7262"/>
    <w:rsid w:val="005C7ADC"/>
    <w:rsid w:val="005C7B88"/>
    <w:rsid w:val="005C7EAE"/>
    <w:rsid w:val="005D034B"/>
    <w:rsid w:val="005D08AC"/>
    <w:rsid w:val="005D0CAB"/>
    <w:rsid w:val="005D1C20"/>
    <w:rsid w:val="005D2B76"/>
    <w:rsid w:val="005D302B"/>
    <w:rsid w:val="005D3D1C"/>
    <w:rsid w:val="005D4C4C"/>
    <w:rsid w:val="005D4ED4"/>
    <w:rsid w:val="005D5096"/>
    <w:rsid w:val="005D541F"/>
    <w:rsid w:val="005D6234"/>
    <w:rsid w:val="005D6690"/>
    <w:rsid w:val="005D67DC"/>
    <w:rsid w:val="005D6AB6"/>
    <w:rsid w:val="005D6AC7"/>
    <w:rsid w:val="005D6B79"/>
    <w:rsid w:val="005D7210"/>
    <w:rsid w:val="005D72B4"/>
    <w:rsid w:val="005D79E2"/>
    <w:rsid w:val="005D7A64"/>
    <w:rsid w:val="005D7BBD"/>
    <w:rsid w:val="005D7C96"/>
    <w:rsid w:val="005D7D66"/>
    <w:rsid w:val="005D7EE4"/>
    <w:rsid w:val="005E020E"/>
    <w:rsid w:val="005E02D5"/>
    <w:rsid w:val="005E08CA"/>
    <w:rsid w:val="005E0D98"/>
    <w:rsid w:val="005E13E3"/>
    <w:rsid w:val="005E2550"/>
    <w:rsid w:val="005E27E8"/>
    <w:rsid w:val="005E2859"/>
    <w:rsid w:val="005E28C6"/>
    <w:rsid w:val="005E2D91"/>
    <w:rsid w:val="005E3253"/>
    <w:rsid w:val="005E38C9"/>
    <w:rsid w:val="005E391B"/>
    <w:rsid w:val="005E39BA"/>
    <w:rsid w:val="005E3A80"/>
    <w:rsid w:val="005E3F44"/>
    <w:rsid w:val="005E433C"/>
    <w:rsid w:val="005E440A"/>
    <w:rsid w:val="005E4570"/>
    <w:rsid w:val="005E5EC4"/>
    <w:rsid w:val="005E6967"/>
    <w:rsid w:val="005E69DC"/>
    <w:rsid w:val="005E72A4"/>
    <w:rsid w:val="005E7829"/>
    <w:rsid w:val="005F0010"/>
    <w:rsid w:val="005F0587"/>
    <w:rsid w:val="005F0824"/>
    <w:rsid w:val="005F134B"/>
    <w:rsid w:val="005F178F"/>
    <w:rsid w:val="005F192C"/>
    <w:rsid w:val="005F250A"/>
    <w:rsid w:val="005F2C5A"/>
    <w:rsid w:val="005F3820"/>
    <w:rsid w:val="005F3D7D"/>
    <w:rsid w:val="005F4024"/>
    <w:rsid w:val="005F4249"/>
    <w:rsid w:val="005F4909"/>
    <w:rsid w:val="005F5AD0"/>
    <w:rsid w:val="005F64C0"/>
    <w:rsid w:val="005F65F0"/>
    <w:rsid w:val="005F687D"/>
    <w:rsid w:val="005F6B35"/>
    <w:rsid w:val="005F71E0"/>
    <w:rsid w:val="005F7259"/>
    <w:rsid w:val="005F735B"/>
    <w:rsid w:val="005F745B"/>
    <w:rsid w:val="005F7FB4"/>
    <w:rsid w:val="00600242"/>
    <w:rsid w:val="00600499"/>
    <w:rsid w:val="006004E1"/>
    <w:rsid w:val="00600C13"/>
    <w:rsid w:val="00600D58"/>
    <w:rsid w:val="00601476"/>
    <w:rsid w:val="00601E28"/>
    <w:rsid w:val="00601FD6"/>
    <w:rsid w:val="006025C4"/>
    <w:rsid w:val="00602DFE"/>
    <w:rsid w:val="0060312C"/>
    <w:rsid w:val="006032DF"/>
    <w:rsid w:val="006038E1"/>
    <w:rsid w:val="00603AC3"/>
    <w:rsid w:val="00603F50"/>
    <w:rsid w:val="0060461D"/>
    <w:rsid w:val="006048E5"/>
    <w:rsid w:val="0060496E"/>
    <w:rsid w:val="00605403"/>
    <w:rsid w:val="00605656"/>
    <w:rsid w:val="006056F2"/>
    <w:rsid w:val="00605FC7"/>
    <w:rsid w:val="0060627F"/>
    <w:rsid w:val="00606DEF"/>
    <w:rsid w:val="0060740D"/>
    <w:rsid w:val="006074C3"/>
    <w:rsid w:val="00607795"/>
    <w:rsid w:val="00607C16"/>
    <w:rsid w:val="006107EF"/>
    <w:rsid w:val="00611125"/>
    <w:rsid w:val="006118F1"/>
    <w:rsid w:val="00612874"/>
    <w:rsid w:val="00612D93"/>
    <w:rsid w:val="006131C4"/>
    <w:rsid w:val="00613344"/>
    <w:rsid w:val="0061356A"/>
    <w:rsid w:val="006137F7"/>
    <w:rsid w:val="00614198"/>
    <w:rsid w:val="00614225"/>
    <w:rsid w:val="00614950"/>
    <w:rsid w:val="00615035"/>
    <w:rsid w:val="0061557D"/>
    <w:rsid w:val="006157C0"/>
    <w:rsid w:val="00615A34"/>
    <w:rsid w:val="00615A7C"/>
    <w:rsid w:val="00615B7E"/>
    <w:rsid w:val="0061785F"/>
    <w:rsid w:val="00617F9B"/>
    <w:rsid w:val="0062018D"/>
    <w:rsid w:val="00620FC0"/>
    <w:rsid w:val="0062106C"/>
    <w:rsid w:val="0062172E"/>
    <w:rsid w:val="00621C3D"/>
    <w:rsid w:val="00621F95"/>
    <w:rsid w:val="00622513"/>
    <w:rsid w:val="0062283C"/>
    <w:rsid w:val="00622A11"/>
    <w:rsid w:val="00622B17"/>
    <w:rsid w:val="00622B46"/>
    <w:rsid w:val="00623303"/>
    <w:rsid w:val="006237F0"/>
    <w:rsid w:val="00623B36"/>
    <w:rsid w:val="00623B9F"/>
    <w:rsid w:val="00623DA2"/>
    <w:rsid w:val="00624370"/>
    <w:rsid w:val="00624977"/>
    <w:rsid w:val="00624E91"/>
    <w:rsid w:val="006256BD"/>
    <w:rsid w:val="0062582E"/>
    <w:rsid w:val="0062598C"/>
    <w:rsid w:val="00625CCA"/>
    <w:rsid w:val="0062621C"/>
    <w:rsid w:val="00626571"/>
    <w:rsid w:val="00626B66"/>
    <w:rsid w:val="00627451"/>
    <w:rsid w:val="00627A05"/>
    <w:rsid w:val="006300C3"/>
    <w:rsid w:val="006302D6"/>
    <w:rsid w:val="00630368"/>
    <w:rsid w:val="00631636"/>
    <w:rsid w:val="00631737"/>
    <w:rsid w:val="00631D96"/>
    <w:rsid w:val="0063246C"/>
    <w:rsid w:val="00632793"/>
    <w:rsid w:val="00632B23"/>
    <w:rsid w:val="0063307B"/>
    <w:rsid w:val="00633D2D"/>
    <w:rsid w:val="006349EB"/>
    <w:rsid w:val="0063561A"/>
    <w:rsid w:val="00635745"/>
    <w:rsid w:val="00635A52"/>
    <w:rsid w:val="00635E9D"/>
    <w:rsid w:val="00636050"/>
    <w:rsid w:val="006367BD"/>
    <w:rsid w:val="00636E63"/>
    <w:rsid w:val="00636E67"/>
    <w:rsid w:val="00637432"/>
    <w:rsid w:val="00637733"/>
    <w:rsid w:val="00637F34"/>
    <w:rsid w:val="00640147"/>
    <w:rsid w:val="00640358"/>
    <w:rsid w:val="006405BF"/>
    <w:rsid w:val="00640BBD"/>
    <w:rsid w:val="0064125C"/>
    <w:rsid w:val="00641452"/>
    <w:rsid w:val="006417E8"/>
    <w:rsid w:val="0064195A"/>
    <w:rsid w:val="00641E9E"/>
    <w:rsid w:val="0064219E"/>
    <w:rsid w:val="0064239A"/>
    <w:rsid w:val="00642796"/>
    <w:rsid w:val="00642D7C"/>
    <w:rsid w:val="006435B9"/>
    <w:rsid w:val="00643746"/>
    <w:rsid w:val="006439EA"/>
    <w:rsid w:val="00643C30"/>
    <w:rsid w:val="00644D1C"/>
    <w:rsid w:val="006455D8"/>
    <w:rsid w:val="00645C95"/>
    <w:rsid w:val="00646225"/>
    <w:rsid w:val="00646314"/>
    <w:rsid w:val="00646A6F"/>
    <w:rsid w:val="00647197"/>
    <w:rsid w:val="00647AE5"/>
    <w:rsid w:val="00647E2F"/>
    <w:rsid w:val="00647E65"/>
    <w:rsid w:val="00647E91"/>
    <w:rsid w:val="0065020F"/>
    <w:rsid w:val="00650D56"/>
    <w:rsid w:val="00650E09"/>
    <w:rsid w:val="00651028"/>
    <w:rsid w:val="00651C8D"/>
    <w:rsid w:val="00651CD3"/>
    <w:rsid w:val="00651F63"/>
    <w:rsid w:val="006524E0"/>
    <w:rsid w:val="0065276B"/>
    <w:rsid w:val="00652C6C"/>
    <w:rsid w:val="00652F80"/>
    <w:rsid w:val="00652FB3"/>
    <w:rsid w:val="00653105"/>
    <w:rsid w:val="0065327D"/>
    <w:rsid w:val="006532B7"/>
    <w:rsid w:val="0065359D"/>
    <w:rsid w:val="006535B0"/>
    <w:rsid w:val="00653977"/>
    <w:rsid w:val="00654327"/>
    <w:rsid w:val="00654E0F"/>
    <w:rsid w:val="00655636"/>
    <w:rsid w:val="00655966"/>
    <w:rsid w:val="00655A4F"/>
    <w:rsid w:val="00655F03"/>
    <w:rsid w:val="0065693B"/>
    <w:rsid w:val="00656DFE"/>
    <w:rsid w:val="00657219"/>
    <w:rsid w:val="00657456"/>
    <w:rsid w:val="00657544"/>
    <w:rsid w:val="006575D1"/>
    <w:rsid w:val="006577C3"/>
    <w:rsid w:val="00657B7B"/>
    <w:rsid w:val="00660097"/>
    <w:rsid w:val="0066071F"/>
    <w:rsid w:val="00660CF0"/>
    <w:rsid w:val="00660F26"/>
    <w:rsid w:val="0066198A"/>
    <w:rsid w:val="00661C0A"/>
    <w:rsid w:val="006630C7"/>
    <w:rsid w:val="0066311C"/>
    <w:rsid w:val="006637D3"/>
    <w:rsid w:val="00664458"/>
    <w:rsid w:val="00664865"/>
    <w:rsid w:val="00664A7E"/>
    <w:rsid w:val="00666700"/>
    <w:rsid w:val="006669D9"/>
    <w:rsid w:val="00666DE1"/>
    <w:rsid w:val="006675F4"/>
    <w:rsid w:val="00667AB4"/>
    <w:rsid w:val="00667E7F"/>
    <w:rsid w:val="00670528"/>
    <w:rsid w:val="006705BC"/>
    <w:rsid w:val="00670813"/>
    <w:rsid w:val="006709D4"/>
    <w:rsid w:val="006710EB"/>
    <w:rsid w:val="006715F2"/>
    <w:rsid w:val="00671EB0"/>
    <w:rsid w:val="00671EEE"/>
    <w:rsid w:val="006729A5"/>
    <w:rsid w:val="00672B31"/>
    <w:rsid w:val="00672CAB"/>
    <w:rsid w:val="00672F47"/>
    <w:rsid w:val="00672F92"/>
    <w:rsid w:val="0067301D"/>
    <w:rsid w:val="006734AB"/>
    <w:rsid w:val="0067350E"/>
    <w:rsid w:val="00673821"/>
    <w:rsid w:val="0067385D"/>
    <w:rsid w:val="00673DB5"/>
    <w:rsid w:val="00674097"/>
    <w:rsid w:val="006746D1"/>
    <w:rsid w:val="0067490C"/>
    <w:rsid w:val="00674A81"/>
    <w:rsid w:val="006758BD"/>
    <w:rsid w:val="0067649C"/>
    <w:rsid w:val="0067657E"/>
    <w:rsid w:val="006765AD"/>
    <w:rsid w:val="0067664A"/>
    <w:rsid w:val="00676685"/>
    <w:rsid w:val="00677015"/>
    <w:rsid w:val="0067716F"/>
    <w:rsid w:val="0067723E"/>
    <w:rsid w:val="00677762"/>
    <w:rsid w:val="0068073E"/>
    <w:rsid w:val="006810F0"/>
    <w:rsid w:val="00681218"/>
    <w:rsid w:val="00681A2D"/>
    <w:rsid w:val="006824E9"/>
    <w:rsid w:val="00682616"/>
    <w:rsid w:val="006829A5"/>
    <w:rsid w:val="00682A02"/>
    <w:rsid w:val="00682CC1"/>
    <w:rsid w:val="00682D0C"/>
    <w:rsid w:val="006847CF"/>
    <w:rsid w:val="00684821"/>
    <w:rsid w:val="006855EE"/>
    <w:rsid w:val="00685BCF"/>
    <w:rsid w:val="00686016"/>
    <w:rsid w:val="00686697"/>
    <w:rsid w:val="006869D4"/>
    <w:rsid w:val="00686C8D"/>
    <w:rsid w:val="00686C98"/>
    <w:rsid w:val="006875E6"/>
    <w:rsid w:val="00687802"/>
    <w:rsid w:val="00687CB1"/>
    <w:rsid w:val="006904FD"/>
    <w:rsid w:val="00690B1E"/>
    <w:rsid w:val="00690D64"/>
    <w:rsid w:val="00690DDA"/>
    <w:rsid w:val="0069105C"/>
    <w:rsid w:val="00692366"/>
    <w:rsid w:val="006926C6"/>
    <w:rsid w:val="006931F6"/>
    <w:rsid w:val="00693354"/>
    <w:rsid w:val="00693A8B"/>
    <w:rsid w:val="00694036"/>
    <w:rsid w:val="00694359"/>
    <w:rsid w:val="00694FD9"/>
    <w:rsid w:val="0069501B"/>
    <w:rsid w:val="00695773"/>
    <w:rsid w:val="00695EA8"/>
    <w:rsid w:val="0069606D"/>
    <w:rsid w:val="00696349"/>
    <w:rsid w:val="00696E7E"/>
    <w:rsid w:val="00696F8E"/>
    <w:rsid w:val="0069758A"/>
    <w:rsid w:val="00697862"/>
    <w:rsid w:val="00697F6F"/>
    <w:rsid w:val="006A0548"/>
    <w:rsid w:val="006A1AD4"/>
    <w:rsid w:val="006A263B"/>
    <w:rsid w:val="006A2750"/>
    <w:rsid w:val="006A2A36"/>
    <w:rsid w:val="006A2AD4"/>
    <w:rsid w:val="006A2D84"/>
    <w:rsid w:val="006A366F"/>
    <w:rsid w:val="006A3EBE"/>
    <w:rsid w:val="006A5600"/>
    <w:rsid w:val="006A6200"/>
    <w:rsid w:val="006A621A"/>
    <w:rsid w:val="006A62A4"/>
    <w:rsid w:val="006A656E"/>
    <w:rsid w:val="006A7BB4"/>
    <w:rsid w:val="006A7EA4"/>
    <w:rsid w:val="006A7F69"/>
    <w:rsid w:val="006B0280"/>
    <w:rsid w:val="006B0573"/>
    <w:rsid w:val="006B0B30"/>
    <w:rsid w:val="006B192B"/>
    <w:rsid w:val="006B1938"/>
    <w:rsid w:val="006B1AA9"/>
    <w:rsid w:val="006B1F87"/>
    <w:rsid w:val="006B24DF"/>
    <w:rsid w:val="006B2A0F"/>
    <w:rsid w:val="006B2FFC"/>
    <w:rsid w:val="006B3CAF"/>
    <w:rsid w:val="006B3DB2"/>
    <w:rsid w:val="006B46DB"/>
    <w:rsid w:val="006B49E2"/>
    <w:rsid w:val="006B50F3"/>
    <w:rsid w:val="006B520E"/>
    <w:rsid w:val="006B5249"/>
    <w:rsid w:val="006B5AC7"/>
    <w:rsid w:val="006B6372"/>
    <w:rsid w:val="006B637E"/>
    <w:rsid w:val="006B68AA"/>
    <w:rsid w:val="006B6F67"/>
    <w:rsid w:val="006B7303"/>
    <w:rsid w:val="006B75D7"/>
    <w:rsid w:val="006B7659"/>
    <w:rsid w:val="006B7984"/>
    <w:rsid w:val="006B79BF"/>
    <w:rsid w:val="006C04CC"/>
    <w:rsid w:val="006C0976"/>
    <w:rsid w:val="006C0D63"/>
    <w:rsid w:val="006C0E46"/>
    <w:rsid w:val="006C0E6E"/>
    <w:rsid w:val="006C0FA2"/>
    <w:rsid w:val="006C0FFF"/>
    <w:rsid w:val="006C1410"/>
    <w:rsid w:val="006C1857"/>
    <w:rsid w:val="006C1AEF"/>
    <w:rsid w:val="006C27A3"/>
    <w:rsid w:val="006C2AF7"/>
    <w:rsid w:val="006C2CB2"/>
    <w:rsid w:val="006C31A8"/>
    <w:rsid w:val="006C3216"/>
    <w:rsid w:val="006C34E1"/>
    <w:rsid w:val="006C4B36"/>
    <w:rsid w:val="006C4DD6"/>
    <w:rsid w:val="006C57F5"/>
    <w:rsid w:val="006C5D2F"/>
    <w:rsid w:val="006C6252"/>
    <w:rsid w:val="006C6C3D"/>
    <w:rsid w:val="006C7F60"/>
    <w:rsid w:val="006D009B"/>
    <w:rsid w:val="006D00FE"/>
    <w:rsid w:val="006D02A9"/>
    <w:rsid w:val="006D074D"/>
    <w:rsid w:val="006D0775"/>
    <w:rsid w:val="006D0D54"/>
    <w:rsid w:val="006D1025"/>
    <w:rsid w:val="006D12FA"/>
    <w:rsid w:val="006D1C22"/>
    <w:rsid w:val="006D302F"/>
    <w:rsid w:val="006D335C"/>
    <w:rsid w:val="006D35B8"/>
    <w:rsid w:val="006D455D"/>
    <w:rsid w:val="006D480C"/>
    <w:rsid w:val="006D4DA2"/>
    <w:rsid w:val="006D5369"/>
    <w:rsid w:val="006D5BC6"/>
    <w:rsid w:val="006D5E8C"/>
    <w:rsid w:val="006D5EF0"/>
    <w:rsid w:val="006D6007"/>
    <w:rsid w:val="006D6750"/>
    <w:rsid w:val="006D7253"/>
    <w:rsid w:val="006D72F3"/>
    <w:rsid w:val="006D793B"/>
    <w:rsid w:val="006D7BFA"/>
    <w:rsid w:val="006D7DBC"/>
    <w:rsid w:val="006D7E90"/>
    <w:rsid w:val="006D7FD4"/>
    <w:rsid w:val="006E010F"/>
    <w:rsid w:val="006E0599"/>
    <w:rsid w:val="006E096A"/>
    <w:rsid w:val="006E0AAD"/>
    <w:rsid w:val="006E0CBC"/>
    <w:rsid w:val="006E18B9"/>
    <w:rsid w:val="006E1A82"/>
    <w:rsid w:val="006E22A6"/>
    <w:rsid w:val="006E29A1"/>
    <w:rsid w:val="006E2BD1"/>
    <w:rsid w:val="006E331A"/>
    <w:rsid w:val="006E37E7"/>
    <w:rsid w:val="006E3B87"/>
    <w:rsid w:val="006E3CC0"/>
    <w:rsid w:val="006E3E28"/>
    <w:rsid w:val="006E50D6"/>
    <w:rsid w:val="006E516C"/>
    <w:rsid w:val="006E6362"/>
    <w:rsid w:val="006E6968"/>
    <w:rsid w:val="006E6AC7"/>
    <w:rsid w:val="006E6D64"/>
    <w:rsid w:val="006E6F43"/>
    <w:rsid w:val="006E701C"/>
    <w:rsid w:val="006E76CD"/>
    <w:rsid w:val="006F01A2"/>
    <w:rsid w:val="006F0272"/>
    <w:rsid w:val="006F0E18"/>
    <w:rsid w:val="006F1A8E"/>
    <w:rsid w:val="006F1C1B"/>
    <w:rsid w:val="006F1C67"/>
    <w:rsid w:val="006F26CB"/>
    <w:rsid w:val="006F34A8"/>
    <w:rsid w:val="006F37E7"/>
    <w:rsid w:val="006F38B3"/>
    <w:rsid w:val="006F3F5A"/>
    <w:rsid w:val="006F4DC2"/>
    <w:rsid w:val="006F4E24"/>
    <w:rsid w:val="006F5543"/>
    <w:rsid w:val="006F5B2C"/>
    <w:rsid w:val="006F5C58"/>
    <w:rsid w:val="006F5CC4"/>
    <w:rsid w:val="006F5F6C"/>
    <w:rsid w:val="006F62E5"/>
    <w:rsid w:val="006F6540"/>
    <w:rsid w:val="006F73DD"/>
    <w:rsid w:val="006F7E46"/>
    <w:rsid w:val="00700707"/>
    <w:rsid w:val="00701671"/>
    <w:rsid w:val="0070177C"/>
    <w:rsid w:val="00701CA9"/>
    <w:rsid w:val="00701E72"/>
    <w:rsid w:val="007021CA"/>
    <w:rsid w:val="007023E2"/>
    <w:rsid w:val="0070240A"/>
    <w:rsid w:val="00702877"/>
    <w:rsid w:val="00702B64"/>
    <w:rsid w:val="00702B94"/>
    <w:rsid w:val="0070370D"/>
    <w:rsid w:val="007038A8"/>
    <w:rsid w:val="00703E0E"/>
    <w:rsid w:val="0070416A"/>
    <w:rsid w:val="007044D6"/>
    <w:rsid w:val="007049EA"/>
    <w:rsid w:val="007051AF"/>
    <w:rsid w:val="00705406"/>
    <w:rsid w:val="00705855"/>
    <w:rsid w:val="00705891"/>
    <w:rsid w:val="007058FE"/>
    <w:rsid w:val="00705BDF"/>
    <w:rsid w:val="0070674D"/>
    <w:rsid w:val="00706882"/>
    <w:rsid w:val="00706981"/>
    <w:rsid w:val="00706D5E"/>
    <w:rsid w:val="00707175"/>
    <w:rsid w:val="007071B7"/>
    <w:rsid w:val="00707947"/>
    <w:rsid w:val="007104F8"/>
    <w:rsid w:val="00710740"/>
    <w:rsid w:val="00710743"/>
    <w:rsid w:val="00710851"/>
    <w:rsid w:val="00710897"/>
    <w:rsid w:val="00711372"/>
    <w:rsid w:val="007117F0"/>
    <w:rsid w:val="00711A84"/>
    <w:rsid w:val="007124E0"/>
    <w:rsid w:val="007127F4"/>
    <w:rsid w:val="00712DDE"/>
    <w:rsid w:val="007132B7"/>
    <w:rsid w:val="00713AC3"/>
    <w:rsid w:val="00713C06"/>
    <w:rsid w:val="00713C1E"/>
    <w:rsid w:val="00714B5B"/>
    <w:rsid w:val="00714E12"/>
    <w:rsid w:val="00715DF0"/>
    <w:rsid w:val="00715F26"/>
    <w:rsid w:val="00715FAA"/>
    <w:rsid w:val="007166A9"/>
    <w:rsid w:val="0071687B"/>
    <w:rsid w:val="0071689F"/>
    <w:rsid w:val="00716AB8"/>
    <w:rsid w:val="00716D9A"/>
    <w:rsid w:val="00720C7C"/>
    <w:rsid w:val="00721098"/>
    <w:rsid w:val="00721ED8"/>
    <w:rsid w:val="007222C2"/>
    <w:rsid w:val="0072280B"/>
    <w:rsid w:val="00722B14"/>
    <w:rsid w:val="00722C96"/>
    <w:rsid w:val="00723171"/>
    <w:rsid w:val="0072337E"/>
    <w:rsid w:val="00723412"/>
    <w:rsid w:val="007234C3"/>
    <w:rsid w:val="00723654"/>
    <w:rsid w:val="007239C9"/>
    <w:rsid w:val="00723CB1"/>
    <w:rsid w:val="007243A6"/>
    <w:rsid w:val="00724BF2"/>
    <w:rsid w:val="0072571F"/>
    <w:rsid w:val="00725840"/>
    <w:rsid w:val="007258C4"/>
    <w:rsid w:val="00725A59"/>
    <w:rsid w:val="00725B5F"/>
    <w:rsid w:val="00725DCB"/>
    <w:rsid w:val="00725E59"/>
    <w:rsid w:val="00726003"/>
    <w:rsid w:val="00726398"/>
    <w:rsid w:val="00726641"/>
    <w:rsid w:val="00726B10"/>
    <w:rsid w:val="00726ED8"/>
    <w:rsid w:val="007300B8"/>
    <w:rsid w:val="00730D90"/>
    <w:rsid w:val="007311DF"/>
    <w:rsid w:val="007312D1"/>
    <w:rsid w:val="00731C89"/>
    <w:rsid w:val="00732004"/>
    <w:rsid w:val="007326CB"/>
    <w:rsid w:val="00732814"/>
    <w:rsid w:val="00733526"/>
    <w:rsid w:val="007335AC"/>
    <w:rsid w:val="00733885"/>
    <w:rsid w:val="00733DF1"/>
    <w:rsid w:val="0073477F"/>
    <w:rsid w:val="00734C82"/>
    <w:rsid w:val="00734DEE"/>
    <w:rsid w:val="00734F32"/>
    <w:rsid w:val="007350AB"/>
    <w:rsid w:val="007353AD"/>
    <w:rsid w:val="0073586E"/>
    <w:rsid w:val="00735BDA"/>
    <w:rsid w:val="00735E93"/>
    <w:rsid w:val="007368FA"/>
    <w:rsid w:val="00736AFA"/>
    <w:rsid w:val="00737AD0"/>
    <w:rsid w:val="00737E0D"/>
    <w:rsid w:val="00740650"/>
    <w:rsid w:val="00740682"/>
    <w:rsid w:val="0074086A"/>
    <w:rsid w:val="00740ABE"/>
    <w:rsid w:val="00740D45"/>
    <w:rsid w:val="00740D9C"/>
    <w:rsid w:val="00741274"/>
    <w:rsid w:val="00741275"/>
    <w:rsid w:val="00742074"/>
    <w:rsid w:val="0074264F"/>
    <w:rsid w:val="007428FD"/>
    <w:rsid w:val="00742FBB"/>
    <w:rsid w:val="00743263"/>
    <w:rsid w:val="007439AA"/>
    <w:rsid w:val="00744109"/>
    <w:rsid w:val="00744B30"/>
    <w:rsid w:val="00745183"/>
    <w:rsid w:val="00745C7B"/>
    <w:rsid w:val="00746219"/>
    <w:rsid w:val="0074628A"/>
    <w:rsid w:val="0074687A"/>
    <w:rsid w:val="00747435"/>
    <w:rsid w:val="007478C9"/>
    <w:rsid w:val="00747978"/>
    <w:rsid w:val="00747BC1"/>
    <w:rsid w:val="007500A5"/>
    <w:rsid w:val="0075013E"/>
    <w:rsid w:val="00750E07"/>
    <w:rsid w:val="007510A0"/>
    <w:rsid w:val="0075154B"/>
    <w:rsid w:val="00751597"/>
    <w:rsid w:val="007516F8"/>
    <w:rsid w:val="00751B53"/>
    <w:rsid w:val="00751B8C"/>
    <w:rsid w:val="00751FAD"/>
    <w:rsid w:val="0075221A"/>
    <w:rsid w:val="00752908"/>
    <w:rsid w:val="00752DF8"/>
    <w:rsid w:val="00753274"/>
    <w:rsid w:val="0075376F"/>
    <w:rsid w:val="00753C09"/>
    <w:rsid w:val="00753CC6"/>
    <w:rsid w:val="0075400F"/>
    <w:rsid w:val="007543A3"/>
    <w:rsid w:val="007547E5"/>
    <w:rsid w:val="00754A5A"/>
    <w:rsid w:val="00754CEA"/>
    <w:rsid w:val="0075558B"/>
    <w:rsid w:val="00755623"/>
    <w:rsid w:val="007557E3"/>
    <w:rsid w:val="00756088"/>
    <w:rsid w:val="007566F9"/>
    <w:rsid w:val="00756995"/>
    <w:rsid w:val="00756AA5"/>
    <w:rsid w:val="00756E0D"/>
    <w:rsid w:val="00757296"/>
    <w:rsid w:val="007573C1"/>
    <w:rsid w:val="00757432"/>
    <w:rsid w:val="0075754F"/>
    <w:rsid w:val="007576F6"/>
    <w:rsid w:val="0075770F"/>
    <w:rsid w:val="00757BF9"/>
    <w:rsid w:val="00757D52"/>
    <w:rsid w:val="007605C7"/>
    <w:rsid w:val="00760911"/>
    <w:rsid w:val="00761898"/>
    <w:rsid w:val="00761DB1"/>
    <w:rsid w:val="00761DE2"/>
    <w:rsid w:val="00762083"/>
    <w:rsid w:val="0076248A"/>
    <w:rsid w:val="00763264"/>
    <w:rsid w:val="00763853"/>
    <w:rsid w:val="00763E7E"/>
    <w:rsid w:val="007641F8"/>
    <w:rsid w:val="007642A9"/>
    <w:rsid w:val="00764381"/>
    <w:rsid w:val="007647A8"/>
    <w:rsid w:val="00764979"/>
    <w:rsid w:val="00764CB6"/>
    <w:rsid w:val="007654D4"/>
    <w:rsid w:val="007659D8"/>
    <w:rsid w:val="00765CE1"/>
    <w:rsid w:val="00765DB7"/>
    <w:rsid w:val="007660F4"/>
    <w:rsid w:val="00766522"/>
    <w:rsid w:val="007671D5"/>
    <w:rsid w:val="007676A5"/>
    <w:rsid w:val="0076798B"/>
    <w:rsid w:val="00767ABA"/>
    <w:rsid w:val="00767D74"/>
    <w:rsid w:val="00770197"/>
    <w:rsid w:val="0077068B"/>
    <w:rsid w:val="00770A03"/>
    <w:rsid w:val="00770D0A"/>
    <w:rsid w:val="0077118C"/>
    <w:rsid w:val="0077120F"/>
    <w:rsid w:val="007713E9"/>
    <w:rsid w:val="0077153F"/>
    <w:rsid w:val="007717C8"/>
    <w:rsid w:val="00771E51"/>
    <w:rsid w:val="00771FDD"/>
    <w:rsid w:val="007722B0"/>
    <w:rsid w:val="00772B15"/>
    <w:rsid w:val="00772F5F"/>
    <w:rsid w:val="007731F6"/>
    <w:rsid w:val="007731FE"/>
    <w:rsid w:val="0077387F"/>
    <w:rsid w:val="007738F0"/>
    <w:rsid w:val="00773932"/>
    <w:rsid w:val="007744DE"/>
    <w:rsid w:val="00774633"/>
    <w:rsid w:val="00774E17"/>
    <w:rsid w:val="00774E51"/>
    <w:rsid w:val="007751B6"/>
    <w:rsid w:val="007759D2"/>
    <w:rsid w:val="00775A4E"/>
    <w:rsid w:val="00775B1D"/>
    <w:rsid w:val="00775D7E"/>
    <w:rsid w:val="00776086"/>
    <w:rsid w:val="0077640D"/>
    <w:rsid w:val="007764C8"/>
    <w:rsid w:val="00776553"/>
    <w:rsid w:val="0077692C"/>
    <w:rsid w:val="00776C92"/>
    <w:rsid w:val="00776FE3"/>
    <w:rsid w:val="00777072"/>
    <w:rsid w:val="0077748F"/>
    <w:rsid w:val="00777C99"/>
    <w:rsid w:val="00777F23"/>
    <w:rsid w:val="00780255"/>
    <w:rsid w:val="0078199A"/>
    <w:rsid w:val="007828FC"/>
    <w:rsid w:val="00782B30"/>
    <w:rsid w:val="00782B84"/>
    <w:rsid w:val="00783B45"/>
    <w:rsid w:val="00783DD6"/>
    <w:rsid w:val="00783F7B"/>
    <w:rsid w:val="007841E5"/>
    <w:rsid w:val="0078430B"/>
    <w:rsid w:val="00784887"/>
    <w:rsid w:val="0078489A"/>
    <w:rsid w:val="00784EE5"/>
    <w:rsid w:val="00785089"/>
    <w:rsid w:val="007852CD"/>
    <w:rsid w:val="00785852"/>
    <w:rsid w:val="00786B7A"/>
    <w:rsid w:val="00786C0F"/>
    <w:rsid w:val="00787134"/>
    <w:rsid w:val="007878A9"/>
    <w:rsid w:val="00790351"/>
    <w:rsid w:val="00790607"/>
    <w:rsid w:val="00790AF1"/>
    <w:rsid w:val="00790B3C"/>
    <w:rsid w:val="00790C8B"/>
    <w:rsid w:val="00790F5A"/>
    <w:rsid w:val="00791156"/>
    <w:rsid w:val="00791A79"/>
    <w:rsid w:val="00791EA7"/>
    <w:rsid w:val="007923CC"/>
    <w:rsid w:val="0079345A"/>
    <w:rsid w:val="0079345F"/>
    <w:rsid w:val="00794676"/>
    <w:rsid w:val="00795261"/>
    <w:rsid w:val="00795552"/>
    <w:rsid w:val="00795825"/>
    <w:rsid w:val="0079626F"/>
    <w:rsid w:val="00796618"/>
    <w:rsid w:val="00796C74"/>
    <w:rsid w:val="007971F3"/>
    <w:rsid w:val="007974BC"/>
    <w:rsid w:val="007A07FC"/>
    <w:rsid w:val="007A0841"/>
    <w:rsid w:val="007A088F"/>
    <w:rsid w:val="007A1586"/>
    <w:rsid w:val="007A1B61"/>
    <w:rsid w:val="007A2307"/>
    <w:rsid w:val="007A2CCF"/>
    <w:rsid w:val="007A3075"/>
    <w:rsid w:val="007A30BC"/>
    <w:rsid w:val="007A3282"/>
    <w:rsid w:val="007A32E1"/>
    <w:rsid w:val="007A3553"/>
    <w:rsid w:val="007A3A61"/>
    <w:rsid w:val="007A4296"/>
    <w:rsid w:val="007A4387"/>
    <w:rsid w:val="007A4441"/>
    <w:rsid w:val="007A466A"/>
    <w:rsid w:val="007A513F"/>
    <w:rsid w:val="007A5D3E"/>
    <w:rsid w:val="007A67DC"/>
    <w:rsid w:val="007A7742"/>
    <w:rsid w:val="007A7874"/>
    <w:rsid w:val="007B0668"/>
    <w:rsid w:val="007B0B70"/>
    <w:rsid w:val="007B0F86"/>
    <w:rsid w:val="007B390F"/>
    <w:rsid w:val="007B4A68"/>
    <w:rsid w:val="007B4AE9"/>
    <w:rsid w:val="007B59CD"/>
    <w:rsid w:val="007B5F73"/>
    <w:rsid w:val="007B5FBB"/>
    <w:rsid w:val="007B5FCB"/>
    <w:rsid w:val="007B6380"/>
    <w:rsid w:val="007B6E70"/>
    <w:rsid w:val="007B7472"/>
    <w:rsid w:val="007B759E"/>
    <w:rsid w:val="007C03EB"/>
    <w:rsid w:val="007C0937"/>
    <w:rsid w:val="007C10FA"/>
    <w:rsid w:val="007C1990"/>
    <w:rsid w:val="007C1A37"/>
    <w:rsid w:val="007C1DF5"/>
    <w:rsid w:val="007C2C2A"/>
    <w:rsid w:val="007C2E8F"/>
    <w:rsid w:val="007C34BA"/>
    <w:rsid w:val="007C35B6"/>
    <w:rsid w:val="007C35DD"/>
    <w:rsid w:val="007C36E4"/>
    <w:rsid w:val="007C392E"/>
    <w:rsid w:val="007C3962"/>
    <w:rsid w:val="007C47A0"/>
    <w:rsid w:val="007C48FD"/>
    <w:rsid w:val="007C4F28"/>
    <w:rsid w:val="007C5A86"/>
    <w:rsid w:val="007C5F7F"/>
    <w:rsid w:val="007C6E9F"/>
    <w:rsid w:val="007C71C8"/>
    <w:rsid w:val="007C78C4"/>
    <w:rsid w:val="007C7AE5"/>
    <w:rsid w:val="007D0445"/>
    <w:rsid w:val="007D0569"/>
    <w:rsid w:val="007D0638"/>
    <w:rsid w:val="007D0828"/>
    <w:rsid w:val="007D083E"/>
    <w:rsid w:val="007D0BE1"/>
    <w:rsid w:val="007D1EA1"/>
    <w:rsid w:val="007D2194"/>
    <w:rsid w:val="007D22BC"/>
    <w:rsid w:val="007D24A0"/>
    <w:rsid w:val="007D2B91"/>
    <w:rsid w:val="007D2BB7"/>
    <w:rsid w:val="007D2DEE"/>
    <w:rsid w:val="007D31AF"/>
    <w:rsid w:val="007D38CE"/>
    <w:rsid w:val="007D3B65"/>
    <w:rsid w:val="007D3B82"/>
    <w:rsid w:val="007D3E1F"/>
    <w:rsid w:val="007D416F"/>
    <w:rsid w:val="007D4446"/>
    <w:rsid w:val="007D467E"/>
    <w:rsid w:val="007D484E"/>
    <w:rsid w:val="007D4A3D"/>
    <w:rsid w:val="007D4CBF"/>
    <w:rsid w:val="007D50D2"/>
    <w:rsid w:val="007D5126"/>
    <w:rsid w:val="007D59AB"/>
    <w:rsid w:val="007D5AC1"/>
    <w:rsid w:val="007D5AE6"/>
    <w:rsid w:val="007D63DB"/>
    <w:rsid w:val="007D64CA"/>
    <w:rsid w:val="007D652D"/>
    <w:rsid w:val="007D6555"/>
    <w:rsid w:val="007D6F58"/>
    <w:rsid w:val="007D7460"/>
    <w:rsid w:val="007D75E9"/>
    <w:rsid w:val="007E01D6"/>
    <w:rsid w:val="007E01FA"/>
    <w:rsid w:val="007E07CC"/>
    <w:rsid w:val="007E0D50"/>
    <w:rsid w:val="007E0FEE"/>
    <w:rsid w:val="007E1457"/>
    <w:rsid w:val="007E1BBC"/>
    <w:rsid w:val="007E1D23"/>
    <w:rsid w:val="007E200A"/>
    <w:rsid w:val="007E2043"/>
    <w:rsid w:val="007E20BB"/>
    <w:rsid w:val="007E26C1"/>
    <w:rsid w:val="007E2D2B"/>
    <w:rsid w:val="007E3007"/>
    <w:rsid w:val="007E312B"/>
    <w:rsid w:val="007E3455"/>
    <w:rsid w:val="007E36FE"/>
    <w:rsid w:val="007E373C"/>
    <w:rsid w:val="007E424B"/>
    <w:rsid w:val="007E4308"/>
    <w:rsid w:val="007E45B5"/>
    <w:rsid w:val="007E4708"/>
    <w:rsid w:val="007E4B95"/>
    <w:rsid w:val="007E4FD9"/>
    <w:rsid w:val="007E55CA"/>
    <w:rsid w:val="007E57DE"/>
    <w:rsid w:val="007E5994"/>
    <w:rsid w:val="007E6D91"/>
    <w:rsid w:val="007E6E32"/>
    <w:rsid w:val="007E7183"/>
    <w:rsid w:val="007E7284"/>
    <w:rsid w:val="007E7502"/>
    <w:rsid w:val="007E785E"/>
    <w:rsid w:val="007F0465"/>
    <w:rsid w:val="007F05DC"/>
    <w:rsid w:val="007F17EC"/>
    <w:rsid w:val="007F1EF9"/>
    <w:rsid w:val="007F2546"/>
    <w:rsid w:val="007F29E4"/>
    <w:rsid w:val="007F29E7"/>
    <w:rsid w:val="007F2A12"/>
    <w:rsid w:val="007F2EC0"/>
    <w:rsid w:val="007F31AC"/>
    <w:rsid w:val="007F3B2C"/>
    <w:rsid w:val="007F3D29"/>
    <w:rsid w:val="007F4208"/>
    <w:rsid w:val="007F4384"/>
    <w:rsid w:val="007F438D"/>
    <w:rsid w:val="007F444F"/>
    <w:rsid w:val="007F49F0"/>
    <w:rsid w:val="007F5286"/>
    <w:rsid w:val="007F52D5"/>
    <w:rsid w:val="007F5A38"/>
    <w:rsid w:val="007F5BDB"/>
    <w:rsid w:val="007F6044"/>
    <w:rsid w:val="007F6101"/>
    <w:rsid w:val="007F7446"/>
    <w:rsid w:val="007F74A6"/>
    <w:rsid w:val="007F74D2"/>
    <w:rsid w:val="007F78B8"/>
    <w:rsid w:val="007F7C44"/>
    <w:rsid w:val="007F7F60"/>
    <w:rsid w:val="008003AB"/>
    <w:rsid w:val="00800433"/>
    <w:rsid w:val="00800C5B"/>
    <w:rsid w:val="00800E4A"/>
    <w:rsid w:val="00801204"/>
    <w:rsid w:val="008027A0"/>
    <w:rsid w:val="008029F7"/>
    <w:rsid w:val="00802B7C"/>
    <w:rsid w:val="008032CD"/>
    <w:rsid w:val="008035CC"/>
    <w:rsid w:val="00804934"/>
    <w:rsid w:val="00804A37"/>
    <w:rsid w:val="00804E21"/>
    <w:rsid w:val="008051BC"/>
    <w:rsid w:val="008053CE"/>
    <w:rsid w:val="008054C3"/>
    <w:rsid w:val="008057DF"/>
    <w:rsid w:val="008062D1"/>
    <w:rsid w:val="0080681A"/>
    <w:rsid w:val="00806DA3"/>
    <w:rsid w:val="00806FE0"/>
    <w:rsid w:val="00807A0B"/>
    <w:rsid w:val="00810959"/>
    <w:rsid w:val="00810F07"/>
    <w:rsid w:val="0081113F"/>
    <w:rsid w:val="008116C1"/>
    <w:rsid w:val="00811826"/>
    <w:rsid w:val="0081216D"/>
    <w:rsid w:val="0081241D"/>
    <w:rsid w:val="00812522"/>
    <w:rsid w:val="00812672"/>
    <w:rsid w:val="00812798"/>
    <w:rsid w:val="00813272"/>
    <w:rsid w:val="0081343A"/>
    <w:rsid w:val="0081399B"/>
    <w:rsid w:val="00813DFA"/>
    <w:rsid w:val="00814218"/>
    <w:rsid w:val="00814451"/>
    <w:rsid w:val="0081494A"/>
    <w:rsid w:val="00815005"/>
    <w:rsid w:val="00815176"/>
    <w:rsid w:val="00815522"/>
    <w:rsid w:val="008157DF"/>
    <w:rsid w:val="008158E8"/>
    <w:rsid w:val="00815CD5"/>
    <w:rsid w:val="008162C3"/>
    <w:rsid w:val="00816594"/>
    <w:rsid w:val="00816657"/>
    <w:rsid w:val="00816692"/>
    <w:rsid w:val="00816C7F"/>
    <w:rsid w:val="00816EAD"/>
    <w:rsid w:val="00817491"/>
    <w:rsid w:val="008174FC"/>
    <w:rsid w:val="0081798D"/>
    <w:rsid w:val="00820B7C"/>
    <w:rsid w:val="00820E4D"/>
    <w:rsid w:val="00821132"/>
    <w:rsid w:val="008215FC"/>
    <w:rsid w:val="008228ED"/>
    <w:rsid w:val="008237AD"/>
    <w:rsid w:val="00823D26"/>
    <w:rsid w:val="00823E4E"/>
    <w:rsid w:val="00824556"/>
    <w:rsid w:val="00825D0E"/>
    <w:rsid w:val="00826094"/>
    <w:rsid w:val="00826400"/>
    <w:rsid w:val="00826D1D"/>
    <w:rsid w:val="0082707E"/>
    <w:rsid w:val="00827668"/>
    <w:rsid w:val="008279E1"/>
    <w:rsid w:val="008279FC"/>
    <w:rsid w:val="00827BA0"/>
    <w:rsid w:val="00827E75"/>
    <w:rsid w:val="00827FBF"/>
    <w:rsid w:val="008300B3"/>
    <w:rsid w:val="0083010C"/>
    <w:rsid w:val="008301E6"/>
    <w:rsid w:val="00830502"/>
    <w:rsid w:val="00830659"/>
    <w:rsid w:val="00830A80"/>
    <w:rsid w:val="00830F3B"/>
    <w:rsid w:val="008317F1"/>
    <w:rsid w:val="0083212D"/>
    <w:rsid w:val="008321BA"/>
    <w:rsid w:val="008321C6"/>
    <w:rsid w:val="00832591"/>
    <w:rsid w:val="00833273"/>
    <w:rsid w:val="0083342C"/>
    <w:rsid w:val="00833934"/>
    <w:rsid w:val="00833C1E"/>
    <w:rsid w:val="00833E80"/>
    <w:rsid w:val="00834EA9"/>
    <w:rsid w:val="008355CA"/>
    <w:rsid w:val="0083574B"/>
    <w:rsid w:val="00835E53"/>
    <w:rsid w:val="00836289"/>
    <w:rsid w:val="00837285"/>
    <w:rsid w:val="00837844"/>
    <w:rsid w:val="008378EB"/>
    <w:rsid w:val="00840433"/>
    <w:rsid w:val="0084077C"/>
    <w:rsid w:val="00840B9D"/>
    <w:rsid w:val="00840BC8"/>
    <w:rsid w:val="00840D93"/>
    <w:rsid w:val="00841567"/>
    <w:rsid w:val="0084196F"/>
    <w:rsid w:val="00841D56"/>
    <w:rsid w:val="00841D95"/>
    <w:rsid w:val="0084284A"/>
    <w:rsid w:val="00842D19"/>
    <w:rsid w:val="00842FBB"/>
    <w:rsid w:val="008433B6"/>
    <w:rsid w:val="008434DE"/>
    <w:rsid w:val="00843BFC"/>
    <w:rsid w:val="0084403E"/>
    <w:rsid w:val="008442B8"/>
    <w:rsid w:val="008449F4"/>
    <w:rsid w:val="00844B42"/>
    <w:rsid w:val="00844CA9"/>
    <w:rsid w:val="008458CC"/>
    <w:rsid w:val="008463CA"/>
    <w:rsid w:val="008463F4"/>
    <w:rsid w:val="00846460"/>
    <w:rsid w:val="008464E6"/>
    <w:rsid w:val="0084666F"/>
    <w:rsid w:val="0084777F"/>
    <w:rsid w:val="00847842"/>
    <w:rsid w:val="008479C2"/>
    <w:rsid w:val="00847D77"/>
    <w:rsid w:val="0085029D"/>
    <w:rsid w:val="00852019"/>
    <w:rsid w:val="008520D1"/>
    <w:rsid w:val="008528DD"/>
    <w:rsid w:val="00852A5C"/>
    <w:rsid w:val="00852E40"/>
    <w:rsid w:val="0085302C"/>
    <w:rsid w:val="00853204"/>
    <w:rsid w:val="00853E8F"/>
    <w:rsid w:val="008540F0"/>
    <w:rsid w:val="00854160"/>
    <w:rsid w:val="00854198"/>
    <w:rsid w:val="008541D6"/>
    <w:rsid w:val="00854288"/>
    <w:rsid w:val="008546CF"/>
    <w:rsid w:val="00854D80"/>
    <w:rsid w:val="0085511C"/>
    <w:rsid w:val="00855473"/>
    <w:rsid w:val="0085614A"/>
    <w:rsid w:val="008564F3"/>
    <w:rsid w:val="00856F4D"/>
    <w:rsid w:val="0085787D"/>
    <w:rsid w:val="00857C47"/>
    <w:rsid w:val="00860C1C"/>
    <w:rsid w:val="00860CC3"/>
    <w:rsid w:val="008610AE"/>
    <w:rsid w:val="00861B33"/>
    <w:rsid w:val="00861D8B"/>
    <w:rsid w:val="00862054"/>
    <w:rsid w:val="008620D1"/>
    <w:rsid w:val="008625CE"/>
    <w:rsid w:val="008626CE"/>
    <w:rsid w:val="008629AE"/>
    <w:rsid w:val="00862FA1"/>
    <w:rsid w:val="008631CF"/>
    <w:rsid w:val="00863325"/>
    <w:rsid w:val="008635CB"/>
    <w:rsid w:val="00863A97"/>
    <w:rsid w:val="00863D3E"/>
    <w:rsid w:val="0086400D"/>
    <w:rsid w:val="00864605"/>
    <w:rsid w:val="00864770"/>
    <w:rsid w:val="00864B50"/>
    <w:rsid w:val="00864C35"/>
    <w:rsid w:val="008653EE"/>
    <w:rsid w:val="0086553A"/>
    <w:rsid w:val="00865550"/>
    <w:rsid w:val="00865BAB"/>
    <w:rsid w:val="00866423"/>
    <w:rsid w:val="008665D3"/>
    <w:rsid w:val="00866B85"/>
    <w:rsid w:val="00866BDD"/>
    <w:rsid w:val="008674F1"/>
    <w:rsid w:val="00867656"/>
    <w:rsid w:val="008700DC"/>
    <w:rsid w:val="008701E2"/>
    <w:rsid w:val="00870520"/>
    <w:rsid w:val="00870CA9"/>
    <w:rsid w:val="00870DCB"/>
    <w:rsid w:val="0087169B"/>
    <w:rsid w:val="00871C29"/>
    <w:rsid w:val="00871E33"/>
    <w:rsid w:val="00872174"/>
    <w:rsid w:val="00872B80"/>
    <w:rsid w:val="00872FC0"/>
    <w:rsid w:val="00873029"/>
    <w:rsid w:val="00873349"/>
    <w:rsid w:val="00873462"/>
    <w:rsid w:val="00873575"/>
    <w:rsid w:val="008737E5"/>
    <w:rsid w:val="00873FED"/>
    <w:rsid w:val="00874286"/>
    <w:rsid w:val="00875AF2"/>
    <w:rsid w:val="0087627A"/>
    <w:rsid w:val="0087636A"/>
    <w:rsid w:val="00877184"/>
    <w:rsid w:val="0087722F"/>
    <w:rsid w:val="0087772E"/>
    <w:rsid w:val="00877C20"/>
    <w:rsid w:val="00877D2C"/>
    <w:rsid w:val="00880438"/>
    <w:rsid w:val="0088089D"/>
    <w:rsid w:val="00880ADF"/>
    <w:rsid w:val="0088121B"/>
    <w:rsid w:val="00881433"/>
    <w:rsid w:val="00881583"/>
    <w:rsid w:val="00881F3F"/>
    <w:rsid w:val="008820A7"/>
    <w:rsid w:val="00882B60"/>
    <w:rsid w:val="00883BAE"/>
    <w:rsid w:val="0088404C"/>
    <w:rsid w:val="0088434A"/>
    <w:rsid w:val="00884A8D"/>
    <w:rsid w:val="00884B6A"/>
    <w:rsid w:val="0088559F"/>
    <w:rsid w:val="00885733"/>
    <w:rsid w:val="00885DD9"/>
    <w:rsid w:val="00886EB4"/>
    <w:rsid w:val="00886EE2"/>
    <w:rsid w:val="00886EF0"/>
    <w:rsid w:val="00886F04"/>
    <w:rsid w:val="00887226"/>
    <w:rsid w:val="00887309"/>
    <w:rsid w:val="00887BFC"/>
    <w:rsid w:val="00887DF9"/>
    <w:rsid w:val="00890270"/>
    <w:rsid w:val="008903DD"/>
    <w:rsid w:val="00890533"/>
    <w:rsid w:val="00890CAB"/>
    <w:rsid w:val="008910F8"/>
    <w:rsid w:val="00891738"/>
    <w:rsid w:val="00891C11"/>
    <w:rsid w:val="00891C89"/>
    <w:rsid w:val="0089272A"/>
    <w:rsid w:val="00892CC0"/>
    <w:rsid w:val="00892F9F"/>
    <w:rsid w:val="0089316E"/>
    <w:rsid w:val="00893434"/>
    <w:rsid w:val="00893C53"/>
    <w:rsid w:val="00893EFF"/>
    <w:rsid w:val="008942F7"/>
    <w:rsid w:val="00894B52"/>
    <w:rsid w:val="00894D7A"/>
    <w:rsid w:val="00894E60"/>
    <w:rsid w:val="008951E0"/>
    <w:rsid w:val="0089521C"/>
    <w:rsid w:val="0089592F"/>
    <w:rsid w:val="0089594B"/>
    <w:rsid w:val="00895B89"/>
    <w:rsid w:val="00896457"/>
    <w:rsid w:val="008969C1"/>
    <w:rsid w:val="00897640"/>
    <w:rsid w:val="008977B9"/>
    <w:rsid w:val="008977E6"/>
    <w:rsid w:val="008979D6"/>
    <w:rsid w:val="00897E4D"/>
    <w:rsid w:val="008A04FB"/>
    <w:rsid w:val="008A056D"/>
    <w:rsid w:val="008A06A4"/>
    <w:rsid w:val="008A06C6"/>
    <w:rsid w:val="008A074E"/>
    <w:rsid w:val="008A0D88"/>
    <w:rsid w:val="008A1DE2"/>
    <w:rsid w:val="008A1F30"/>
    <w:rsid w:val="008A257E"/>
    <w:rsid w:val="008A2873"/>
    <w:rsid w:val="008A2A44"/>
    <w:rsid w:val="008A2C4B"/>
    <w:rsid w:val="008A2CA6"/>
    <w:rsid w:val="008A3B49"/>
    <w:rsid w:val="008A41BE"/>
    <w:rsid w:val="008A4FAA"/>
    <w:rsid w:val="008A5064"/>
    <w:rsid w:val="008A5384"/>
    <w:rsid w:val="008A5425"/>
    <w:rsid w:val="008A5AD1"/>
    <w:rsid w:val="008A5E55"/>
    <w:rsid w:val="008A6301"/>
    <w:rsid w:val="008A677E"/>
    <w:rsid w:val="008A6A3F"/>
    <w:rsid w:val="008A779A"/>
    <w:rsid w:val="008A7A0B"/>
    <w:rsid w:val="008A7F72"/>
    <w:rsid w:val="008B0BB3"/>
    <w:rsid w:val="008B0C4D"/>
    <w:rsid w:val="008B1786"/>
    <w:rsid w:val="008B1B54"/>
    <w:rsid w:val="008B2173"/>
    <w:rsid w:val="008B2BA6"/>
    <w:rsid w:val="008B2D3E"/>
    <w:rsid w:val="008B2F52"/>
    <w:rsid w:val="008B30C4"/>
    <w:rsid w:val="008B31B8"/>
    <w:rsid w:val="008B339E"/>
    <w:rsid w:val="008B3FB8"/>
    <w:rsid w:val="008B4358"/>
    <w:rsid w:val="008B480C"/>
    <w:rsid w:val="008B4BB8"/>
    <w:rsid w:val="008B4D24"/>
    <w:rsid w:val="008B4E82"/>
    <w:rsid w:val="008B554C"/>
    <w:rsid w:val="008B5BD7"/>
    <w:rsid w:val="008B74DD"/>
    <w:rsid w:val="008B7974"/>
    <w:rsid w:val="008B7E50"/>
    <w:rsid w:val="008B7FC0"/>
    <w:rsid w:val="008C0100"/>
    <w:rsid w:val="008C0286"/>
    <w:rsid w:val="008C037B"/>
    <w:rsid w:val="008C073E"/>
    <w:rsid w:val="008C09B3"/>
    <w:rsid w:val="008C11C6"/>
    <w:rsid w:val="008C11C8"/>
    <w:rsid w:val="008C13B2"/>
    <w:rsid w:val="008C18BB"/>
    <w:rsid w:val="008C20E5"/>
    <w:rsid w:val="008C23E6"/>
    <w:rsid w:val="008C27F7"/>
    <w:rsid w:val="008C2878"/>
    <w:rsid w:val="008C2F11"/>
    <w:rsid w:val="008C3A27"/>
    <w:rsid w:val="008C3C97"/>
    <w:rsid w:val="008C44EF"/>
    <w:rsid w:val="008C4604"/>
    <w:rsid w:val="008C48A4"/>
    <w:rsid w:val="008C4CA4"/>
    <w:rsid w:val="008C4DFD"/>
    <w:rsid w:val="008C506D"/>
    <w:rsid w:val="008C5235"/>
    <w:rsid w:val="008C53CE"/>
    <w:rsid w:val="008C57F2"/>
    <w:rsid w:val="008C5BF3"/>
    <w:rsid w:val="008C693E"/>
    <w:rsid w:val="008C6BA3"/>
    <w:rsid w:val="008C6DB9"/>
    <w:rsid w:val="008C6E2F"/>
    <w:rsid w:val="008C72A4"/>
    <w:rsid w:val="008C77E6"/>
    <w:rsid w:val="008C7AF8"/>
    <w:rsid w:val="008C7E25"/>
    <w:rsid w:val="008C7FBE"/>
    <w:rsid w:val="008D05F4"/>
    <w:rsid w:val="008D0805"/>
    <w:rsid w:val="008D0F65"/>
    <w:rsid w:val="008D11D3"/>
    <w:rsid w:val="008D13FC"/>
    <w:rsid w:val="008D21D7"/>
    <w:rsid w:val="008D2F87"/>
    <w:rsid w:val="008D3063"/>
    <w:rsid w:val="008D36FE"/>
    <w:rsid w:val="008D39B7"/>
    <w:rsid w:val="008D3A94"/>
    <w:rsid w:val="008D3E0B"/>
    <w:rsid w:val="008D507C"/>
    <w:rsid w:val="008D5580"/>
    <w:rsid w:val="008D5EB4"/>
    <w:rsid w:val="008D66E9"/>
    <w:rsid w:val="008D6703"/>
    <w:rsid w:val="008D692F"/>
    <w:rsid w:val="008D6EFD"/>
    <w:rsid w:val="008D6FFE"/>
    <w:rsid w:val="008D7E74"/>
    <w:rsid w:val="008E0176"/>
    <w:rsid w:val="008E0A88"/>
    <w:rsid w:val="008E10A4"/>
    <w:rsid w:val="008E1160"/>
    <w:rsid w:val="008E1288"/>
    <w:rsid w:val="008E1975"/>
    <w:rsid w:val="008E1CC9"/>
    <w:rsid w:val="008E1CF9"/>
    <w:rsid w:val="008E1E2D"/>
    <w:rsid w:val="008E2336"/>
    <w:rsid w:val="008E2364"/>
    <w:rsid w:val="008E237D"/>
    <w:rsid w:val="008E24D7"/>
    <w:rsid w:val="008E2596"/>
    <w:rsid w:val="008E30E2"/>
    <w:rsid w:val="008E3255"/>
    <w:rsid w:val="008E3C15"/>
    <w:rsid w:val="008E4432"/>
    <w:rsid w:val="008E4760"/>
    <w:rsid w:val="008E4A0D"/>
    <w:rsid w:val="008E4A27"/>
    <w:rsid w:val="008E4ABA"/>
    <w:rsid w:val="008E4B28"/>
    <w:rsid w:val="008E4C8B"/>
    <w:rsid w:val="008E4C93"/>
    <w:rsid w:val="008E51B6"/>
    <w:rsid w:val="008E57A3"/>
    <w:rsid w:val="008E5D0B"/>
    <w:rsid w:val="008E5E89"/>
    <w:rsid w:val="008E5FF4"/>
    <w:rsid w:val="008E6927"/>
    <w:rsid w:val="008E6B39"/>
    <w:rsid w:val="008E6B92"/>
    <w:rsid w:val="008E7607"/>
    <w:rsid w:val="008E7933"/>
    <w:rsid w:val="008E7A3E"/>
    <w:rsid w:val="008E7AC0"/>
    <w:rsid w:val="008E7FBF"/>
    <w:rsid w:val="008F0139"/>
    <w:rsid w:val="008F0691"/>
    <w:rsid w:val="008F084C"/>
    <w:rsid w:val="008F1600"/>
    <w:rsid w:val="008F1660"/>
    <w:rsid w:val="008F16B3"/>
    <w:rsid w:val="008F19FA"/>
    <w:rsid w:val="008F1BAC"/>
    <w:rsid w:val="008F1E14"/>
    <w:rsid w:val="008F1F67"/>
    <w:rsid w:val="008F1FB9"/>
    <w:rsid w:val="008F2216"/>
    <w:rsid w:val="008F2B7C"/>
    <w:rsid w:val="008F2C36"/>
    <w:rsid w:val="008F37BE"/>
    <w:rsid w:val="008F3AE2"/>
    <w:rsid w:val="008F4865"/>
    <w:rsid w:val="008F492A"/>
    <w:rsid w:val="008F4A02"/>
    <w:rsid w:val="008F4AC1"/>
    <w:rsid w:val="008F4ED8"/>
    <w:rsid w:val="008F5269"/>
    <w:rsid w:val="008F5D76"/>
    <w:rsid w:val="008F6A95"/>
    <w:rsid w:val="008F7129"/>
    <w:rsid w:val="008F7643"/>
    <w:rsid w:val="008F78F6"/>
    <w:rsid w:val="008F7C9D"/>
    <w:rsid w:val="008F7D0C"/>
    <w:rsid w:val="008F7DB3"/>
    <w:rsid w:val="008F7EC6"/>
    <w:rsid w:val="00900395"/>
    <w:rsid w:val="0090042D"/>
    <w:rsid w:val="00900470"/>
    <w:rsid w:val="009013A7"/>
    <w:rsid w:val="009016C9"/>
    <w:rsid w:val="009017B2"/>
    <w:rsid w:val="00901A60"/>
    <w:rsid w:val="00901BCE"/>
    <w:rsid w:val="00902DDD"/>
    <w:rsid w:val="00903C84"/>
    <w:rsid w:val="00903EA1"/>
    <w:rsid w:val="00904180"/>
    <w:rsid w:val="009041B1"/>
    <w:rsid w:val="00904555"/>
    <w:rsid w:val="0090457C"/>
    <w:rsid w:val="00904CB5"/>
    <w:rsid w:val="00904E2F"/>
    <w:rsid w:val="009051EB"/>
    <w:rsid w:val="009053B5"/>
    <w:rsid w:val="0090596D"/>
    <w:rsid w:val="00905A7F"/>
    <w:rsid w:val="00905DC5"/>
    <w:rsid w:val="009066BC"/>
    <w:rsid w:val="00907088"/>
    <w:rsid w:val="009071F0"/>
    <w:rsid w:val="009076FC"/>
    <w:rsid w:val="009079B3"/>
    <w:rsid w:val="00910139"/>
    <w:rsid w:val="00910482"/>
    <w:rsid w:val="009109C1"/>
    <w:rsid w:val="009114FF"/>
    <w:rsid w:val="0091150A"/>
    <w:rsid w:val="00911649"/>
    <w:rsid w:val="00911713"/>
    <w:rsid w:val="009119CF"/>
    <w:rsid w:val="00911C6B"/>
    <w:rsid w:val="00911D76"/>
    <w:rsid w:val="00911EC4"/>
    <w:rsid w:val="00912072"/>
    <w:rsid w:val="0091211C"/>
    <w:rsid w:val="00912B7B"/>
    <w:rsid w:val="00912CC8"/>
    <w:rsid w:val="009132AD"/>
    <w:rsid w:val="009136BA"/>
    <w:rsid w:val="009139FA"/>
    <w:rsid w:val="00913AEF"/>
    <w:rsid w:val="0091491B"/>
    <w:rsid w:val="00914952"/>
    <w:rsid w:val="00914BA3"/>
    <w:rsid w:val="00914DB3"/>
    <w:rsid w:val="00915031"/>
    <w:rsid w:val="0091553E"/>
    <w:rsid w:val="009155F1"/>
    <w:rsid w:val="009157ED"/>
    <w:rsid w:val="00915889"/>
    <w:rsid w:val="00915C75"/>
    <w:rsid w:val="00915F15"/>
    <w:rsid w:val="0091602F"/>
    <w:rsid w:val="00916512"/>
    <w:rsid w:val="00916671"/>
    <w:rsid w:val="00916C66"/>
    <w:rsid w:val="00917399"/>
    <w:rsid w:val="009204F1"/>
    <w:rsid w:val="00920998"/>
    <w:rsid w:val="009209E1"/>
    <w:rsid w:val="00920AAC"/>
    <w:rsid w:val="00920E27"/>
    <w:rsid w:val="0092156B"/>
    <w:rsid w:val="0092268D"/>
    <w:rsid w:val="009229A2"/>
    <w:rsid w:val="00922F88"/>
    <w:rsid w:val="009231FC"/>
    <w:rsid w:val="00923270"/>
    <w:rsid w:val="0092337A"/>
    <w:rsid w:val="00923604"/>
    <w:rsid w:val="009238D1"/>
    <w:rsid w:val="0092417B"/>
    <w:rsid w:val="00924CF8"/>
    <w:rsid w:val="00924F3F"/>
    <w:rsid w:val="0092510A"/>
    <w:rsid w:val="0092573B"/>
    <w:rsid w:val="009257B1"/>
    <w:rsid w:val="00926371"/>
    <w:rsid w:val="0092646A"/>
    <w:rsid w:val="00927462"/>
    <w:rsid w:val="009278C7"/>
    <w:rsid w:val="009302BC"/>
    <w:rsid w:val="0093073F"/>
    <w:rsid w:val="00930BA1"/>
    <w:rsid w:val="00930DA6"/>
    <w:rsid w:val="00930E0E"/>
    <w:rsid w:val="009310D2"/>
    <w:rsid w:val="009315B2"/>
    <w:rsid w:val="00931D17"/>
    <w:rsid w:val="00931F2E"/>
    <w:rsid w:val="00932590"/>
    <w:rsid w:val="00932AD1"/>
    <w:rsid w:val="009331DF"/>
    <w:rsid w:val="009332A7"/>
    <w:rsid w:val="00933357"/>
    <w:rsid w:val="009333BE"/>
    <w:rsid w:val="00933CBB"/>
    <w:rsid w:val="00933CE6"/>
    <w:rsid w:val="0093425F"/>
    <w:rsid w:val="009344F9"/>
    <w:rsid w:val="009349F4"/>
    <w:rsid w:val="00935285"/>
    <w:rsid w:val="009358FA"/>
    <w:rsid w:val="00935E56"/>
    <w:rsid w:val="00936005"/>
    <w:rsid w:val="0093644C"/>
    <w:rsid w:val="00936798"/>
    <w:rsid w:val="00936873"/>
    <w:rsid w:val="00936B42"/>
    <w:rsid w:val="00936BF9"/>
    <w:rsid w:val="00936CB4"/>
    <w:rsid w:val="00936D65"/>
    <w:rsid w:val="00937389"/>
    <w:rsid w:val="00937497"/>
    <w:rsid w:val="00937AEB"/>
    <w:rsid w:val="00940257"/>
    <w:rsid w:val="0094101A"/>
    <w:rsid w:val="00941105"/>
    <w:rsid w:val="009414CB"/>
    <w:rsid w:val="009415A7"/>
    <w:rsid w:val="009415CC"/>
    <w:rsid w:val="00941AED"/>
    <w:rsid w:val="00942DB2"/>
    <w:rsid w:val="009431A2"/>
    <w:rsid w:val="009434EE"/>
    <w:rsid w:val="0094372E"/>
    <w:rsid w:val="00943D64"/>
    <w:rsid w:val="00943DA7"/>
    <w:rsid w:val="009442A8"/>
    <w:rsid w:val="009445CB"/>
    <w:rsid w:val="009448A6"/>
    <w:rsid w:val="0094498F"/>
    <w:rsid w:val="00944FCC"/>
    <w:rsid w:val="0094551D"/>
    <w:rsid w:val="009455F2"/>
    <w:rsid w:val="00945A15"/>
    <w:rsid w:val="00946071"/>
    <w:rsid w:val="0094644B"/>
    <w:rsid w:val="0094645D"/>
    <w:rsid w:val="009466FD"/>
    <w:rsid w:val="0094689B"/>
    <w:rsid w:val="009471DB"/>
    <w:rsid w:val="00947F85"/>
    <w:rsid w:val="0095003E"/>
    <w:rsid w:val="009508AB"/>
    <w:rsid w:val="00950943"/>
    <w:rsid w:val="0095222F"/>
    <w:rsid w:val="009525E0"/>
    <w:rsid w:val="00952B8E"/>
    <w:rsid w:val="009532EC"/>
    <w:rsid w:val="00953424"/>
    <w:rsid w:val="00953605"/>
    <w:rsid w:val="0095363B"/>
    <w:rsid w:val="00953910"/>
    <w:rsid w:val="00953AC5"/>
    <w:rsid w:val="00953CE3"/>
    <w:rsid w:val="00953E2C"/>
    <w:rsid w:val="00954CBB"/>
    <w:rsid w:val="00956944"/>
    <w:rsid w:val="00957316"/>
    <w:rsid w:val="009576EB"/>
    <w:rsid w:val="00957976"/>
    <w:rsid w:val="00957BC4"/>
    <w:rsid w:val="00957BEE"/>
    <w:rsid w:val="00957C86"/>
    <w:rsid w:val="00960A8A"/>
    <w:rsid w:val="00960CED"/>
    <w:rsid w:val="0096102B"/>
    <w:rsid w:val="009612E7"/>
    <w:rsid w:val="00961867"/>
    <w:rsid w:val="00961A2A"/>
    <w:rsid w:val="009623D5"/>
    <w:rsid w:val="0096279A"/>
    <w:rsid w:val="00962A6E"/>
    <w:rsid w:val="00962C64"/>
    <w:rsid w:val="00962C67"/>
    <w:rsid w:val="00962C73"/>
    <w:rsid w:val="00962E62"/>
    <w:rsid w:val="009630DE"/>
    <w:rsid w:val="009631EF"/>
    <w:rsid w:val="009637AF"/>
    <w:rsid w:val="00963873"/>
    <w:rsid w:val="00963893"/>
    <w:rsid w:val="0096422A"/>
    <w:rsid w:val="00964280"/>
    <w:rsid w:val="009652D5"/>
    <w:rsid w:val="009655F9"/>
    <w:rsid w:val="00965918"/>
    <w:rsid w:val="00965D3F"/>
    <w:rsid w:val="0096602D"/>
    <w:rsid w:val="00966084"/>
    <w:rsid w:val="00966485"/>
    <w:rsid w:val="00966B33"/>
    <w:rsid w:val="00967066"/>
    <w:rsid w:val="00967677"/>
    <w:rsid w:val="00967689"/>
    <w:rsid w:val="009701E2"/>
    <w:rsid w:val="00970891"/>
    <w:rsid w:val="009710F6"/>
    <w:rsid w:val="00971F5B"/>
    <w:rsid w:val="00972C69"/>
    <w:rsid w:val="00973CD7"/>
    <w:rsid w:val="0097436F"/>
    <w:rsid w:val="00974AF9"/>
    <w:rsid w:val="00974C3B"/>
    <w:rsid w:val="009754C3"/>
    <w:rsid w:val="00975782"/>
    <w:rsid w:val="00975DB6"/>
    <w:rsid w:val="00976A7E"/>
    <w:rsid w:val="00977592"/>
    <w:rsid w:val="00980130"/>
    <w:rsid w:val="00980229"/>
    <w:rsid w:val="00980305"/>
    <w:rsid w:val="00980906"/>
    <w:rsid w:val="00980916"/>
    <w:rsid w:val="00980E72"/>
    <w:rsid w:val="00981272"/>
    <w:rsid w:val="009815E0"/>
    <w:rsid w:val="009817A7"/>
    <w:rsid w:val="00981883"/>
    <w:rsid w:val="00981CF5"/>
    <w:rsid w:val="00982007"/>
    <w:rsid w:val="009820F4"/>
    <w:rsid w:val="009823C5"/>
    <w:rsid w:val="00982EC8"/>
    <w:rsid w:val="00982ECD"/>
    <w:rsid w:val="00983BB3"/>
    <w:rsid w:val="00984061"/>
    <w:rsid w:val="0098470B"/>
    <w:rsid w:val="00984C95"/>
    <w:rsid w:val="009850BE"/>
    <w:rsid w:val="009854DF"/>
    <w:rsid w:val="009856C4"/>
    <w:rsid w:val="009856CD"/>
    <w:rsid w:val="009866FC"/>
    <w:rsid w:val="0098695E"/>
    <w:rsid w:val="00986A22"/>
    <w:rsid w:val="0098709A"/>
    <w:rsid w:val="0098738A"/>
    <w:rsid w:val="00987557"/>
    <w:rsid w:val="00990198"/>
    <w:rsid w:val="0099038C"/>
    <w:rsid w:val="0099058C"/>
    <w:rsid w:val="00990FBE"/>
    <w:rsid w:val="0099197C"/>
    <w:rsid w:val="00991ABF"/>
    <w:rsid w:val="00991E29"/>
    <w:rsid w:val="00991FE4"/>
    <w:rsid w:val="00992089"/>
    <w:rsid w:val="009923F0"/>
    <w:rsid w:val="00992953"/>
    <w:rsid w:val="009932AE"/>
    <w:rsid w:val="00993A92"/>
    <w:rsid w:val="00993F61"/>
    <w:rsid w:val="009940F7"/>
    <w:rsid w:val="00994A04"/>
    <w:rsid w:val="00994A2C"/>
    <w:rsid w:val="00994CED"/>
    <w:rsid w:val="00995028"/>
    <w:rsid w:val="00995127"/>
    <w:rsid w:val="00995574"/>
    <w:rsid w:val="009956CB"/>
    <w:rsid w:val="00995CF9"/>
    <w:rsid w:val="0099662D"/>
    <w:rsid w:val="00997205"/>
    <w:rsid w:val="00997323"/>
    <w:rsid w:val="00997400"/>
    <w:rsid w:val="00997A8E"/>
    <w:rsid w:val="00997CFE"/>
    <w:rsid w:val="00997D70"/>
    <w:rsid w:val="00997E1F"/>
    <w:rsid w:val="00997E5E"/>
    <w:rsid w:val="009A007B"/>
    <w:rsid w:val="009A059A"/>
    <w:rsid w:val="009A05C0"/>
    <w:rsid w:val="009A089C"/>
    <w:rsid w:val="009A08BD"/>
    <w:rsid w:val="009A0B11"/>
    <w:rsid w:val="009A0C70"/>
    <w:rsid w:val="009A1553"/>
    <w:rsid w:val="009A17ED"/>
    <w:rsid w:val="009A1D89"/>
    <w:rsid w:val="009A224B"/>
    <w:rsid w:val="009A32DD"/>
    <w:rsid w:val="009A3E92"/>
    <w:rsid w:val="009A4162"/>
    <w:rsid w:val="009A41F1"/>
    <w:rsid w:val="009A4634"/>
    <w:rsid w:val="009A4657"/>
    <w:rsid w:val="009A4AAE"/>
    <w:rsid w:val="009A5216"/>
    <w:rsid w:val="009A5343"/>
    <w:rsid w:val="009A60D0"/>
    <w:rsid w:val="009A635D"/>
    <w:rsid w:val="009A6620"/>
    <w:rsid w:val="009A7197"/>
    <w:rsid w:val="009A75C5"/>
    <w:rsid w:val="009A7827"/>
    <w:rsid w:val="009A7852"/>
    <w:rsid w:val="009A7A4F"/>
    <w:rsid w:val="009A7C6D"/>
    <w:rsid w:val="009A7EEF"/>
    <w:rsid w:val="009B0382"/>
    <w:rsid w:val="009B0AE4"/>
    <w:rsid w:val="009B0D13"/>
    <w:rsid w:val="009B0DEB"/>
    <w:rsid w:val="009B0E06"/>
    <w:rsid w:val="009B0F52"/>
    <w:rsid w:val="009B119E"/>
    <w:rsid w:val="009B14DC"/>
    <w:rsid w:val="009B1684"/>
    <w:rsid w:val="009B173E"/>
    <w:rsid w:val="009B1B42"/>
    <w:rsid w:val="009B2489"/>
    <w:rsid w:val="009B25D5"/>
    <w:rsid w:val="009B2F5E"/>
    <w:rsid w:val="009B3C08"/>
    <w:rsid w:val="009B3CB1"/>
    <w:rsid w:val="009B3E6A"/>
    <w:rsid w:val="009B4977"/>
    <w:rsid w:val="009B499D"/>
    <w:rsid w:val="009B550E"/>
    <w:rsid w:val="009B5D7A"/>
    <w:rsid w:val="009B643A"/>
    <w:rsid w:val="009B6FC2"/>
    <w:rsid w:val="009B7236"/>
    <w:rsid w:val="009B7290"/>
    <w:rsid w:val="009B7570"/>
    <w:rsid w:val="009B7BEE"/>
    <w:rsid w:val="009C0D57"/>
    <w:rsid w:val="009C1533"/>
    <w:rsid w:val="009C17B5"/>
    <w:rsid w:val="009C17CA"/>
    <w:rsid w:val="009C1F1F"/>
    <w:rsid w:val="009C26DB"/>
    <w:rsid w:val="009C3316"/>
    <w:rsid w:val="009C337D"/>
    <w:rsid w:val="009C33DE"/>
    <w:rsid w:val="009C4247"/>
    <w:rsid w:val="009C42C8"/>
    <w:rsid w:val="009C57BE"/>
    <w:rsid w:val="009C5805"/>
    <w:rsid w:val="009C595B"/>
    <w:rsid w:val="009C59A5"/>
    <w:rsid w:val="009C5A34"/>
    <w:rsid w:val="009C5FA7"/>
    <w:rsid w:val="009C62A8"/>
    <w:rsid w:val="009C67AB"/>
    <w:rsid w:val="009C7319"/>
    <w:rsid w:val="009C76BF"/>
    <w:rsid w:val="009C78B4"/>
    <w:rsid w:val="009C7EE6"/>
    <w:rsid w:val="009D007B"/>
    <w:rsid w:val="009D0169"/>
    <w:rsid w:val="009D02CA"/>
    <w:rsid w:val="009D071A"/>
    <w:rsid w:val="009D07B4"/>
    <w:rsid w:val="009D0815"/>
    <w:rsid w:val="009D10F8"/>
    <w:rsid w:val="009D155E"/>
    <w:rsid w:val="009D20B5"/>
    <w:rsid w:val="009D2517"/>
    <w:rsid w:val="009D283C"/>
    <w:rsid w:val="009D2BC8"/>
    <w:rsid w:val="009D30B9"/>
    <w:rsid w:val="009D3115"/>
    <w:rsid w:val="009D400E"/>
    <w:rsid w:val="009D4127"/>
    <w:rsid w:val="009D480E"/>
    <w:rsid w:val="009D48B1"/>
    <w:rsid w:val="009D48DE"/>
    <w:rsid w:val="009D51BF"/>
    <w:rsid w:val="009D5951"/>
    <w:rsid w:val="009D59A7"/>
    <w:rsid w:val="009D5CCC"/>
    <w:rsid w:val="009D6628"/>
    <w:rsid w:val="009D665E"/>
    <w:rsid w:val="009D6701"/>
    <w:rsid w:val="009D697E"/>
    <w:rsid w:val="009D6A26"/>
    <w:rsid w:val="009D706E"/>
    <w:rsid w:val="009D7E8E"/>
    <w:rsid w:val="009E01BB"/>
    <w:rsid w:val="009E04A1"/>
    <w:rsid w:val="009E0D10"/>
    <w:rsid w:val="009E0F47"/>
    <w:rsid w:val="009E1423"/>
    <w:rsid w:val="009E1750"/>
    <w:rsid w:val="009E1DC0"/>
    <w:rsid w:val="009E1E6D"/>
    <w:rsid w:val="009E26E5"/>
    <w:rsid w:val="009E283B"/>
    <w:rsid w:val="009E2B9C"/>
    <w:rsid w:val="009E2C3B"/>
    <w:rsid w:val="009E2DD3"/>
    <w:rsid w:val="009E2E73"/>
    <w:rsid w:val="009E3E4F"/>
    <w:rsid w:val="009E4076"/>
    <w:rsid w:val="009E4176"/>
    <w:rsid w:val="009E58D5"/>
    <w:rsid w:val="009E60B5"/>
    <w:rsid w:val="009E6198"/>
    <w:rsid w:val="009E70A3"/>
    <w:rsid w:val="009E78EF"/>
    <w:rsid w:val="009F08DD"/>
    <w:rsid w:val="009F139D"/>
    <w:rsid w:val="009F156D"/>
    <w:rsid w:val="009F1626"/>
    <w:rsid w:val="009F1764"/>
    <w:rsid w:val="009F1846"/>
    <w:rsid w:val="009F1984"/>
    <w:rsid w:val="009F2006"/>
    <w:rsid w:val="009F2036"/>
    <w:rsid w:val="009F2279"/>
    <w:rsid w:val="009F3238"/>
    <w:rsid w:val="009F33D8"/>
    <w:rsid w:val="009F36D0"/>
    <w:rsid w:val="009F3B5D"/>
    <w:rsid w:val="009F4444"/>
    <w:rsid w:val="009F4559"/>
    <w:rsid w:val="009F4BE3"/>
    <w:rsid w:val="009F4C34"/>
    <w:rsid w:val="009F5380"/>
    <w:rsid w:val="009F564C"/>
    <w:rsid w:val="009F565A"/>
    <w:rsid w:val="009F5F34"/>
    <w:rsid w:val="009F64E9"/>
    <w:rsid w:val="009F6AA9"/>
    <w:rsid w:val="009F6B11"/>
    <w:rsid w:val="009F6D55"/>
    <w:rsid w:val="009F7088"/>
    <w:rsid w:val="009F72D3"/>
    <w:rsid w:val="009F7702"/>
    <w:rsid w:val="009F7BE7"/>
    <w:rsid w:val="00A00335"/>
    <w:rsid w:val="00A00570"/>
    <w:rsid w:val="00A0077A"/>
    <w:rsid w:val="00A00888"/>
    <w:rsid w:val="00A00C37"/>
    <w:rsid w:val="00A00E51"/>
    <w:rsid w:val="00A00ECE"/>
    <w:rsid w:val="00A00F7E"/>
    <w:rsid w:val="00A010EE"/>
    <w:rsid w:val="00A01788"/>
    <w:rsid w:val="00A0184A"/>
    <w:rsid w:val="00A019EF"/>
    <w:rsid w:val="00A01A52"/>
    <w:rsid w:val="00A01E2E"/>
    <w:rsid w:val="00A02131"/>
    <w:rsid w:val="00A022E2"/>
    <w:rsid w:val="00A0238F"/>
    <w:rsid w:val="00A02A3F"/>
    <w:rsid w:val="00A02BF5"/>
    <w:rsid w:val="00A032A7"/>
    <w:rsid w:val="00A03648"/>
    <w:rsid w:val="00A03BC3"/>
    <w:rsid w:val="00A03D91"/>
    <w:rsid w:val="00A0463E"/>
    <w:rsid w:val="00A048CF"/>
    <w:rsid w:val="00A0498D"/>
    <w:rsid w:val="00A04C5F"/>
    <w:rsid w:val="00A05D5D"/>
    <w:rsid w:val="00A05DDC"/>
    <w:rsid w:val="00A0629D"/>
    <w:rsid w:val="00A064A3"/>
    <w:rsid w:val="00A06AA5"/>
    <w:rsid w:val="00A06C20"/>
    <w:rsid w:val="00A072E5"/>
    <w:rsid w:val="00A07F75"/>
    <w:rsid w:val="00A11152"/>
    <w:rsid w:val="00A11255"/>
    <w:rsid w:val="00A1197F"/>
    <w:rsid w:val="00A123A1"/>
    <w:rsid w:val="00A1248E"/>
    <w:rsid w:val="00A12777"/>
    <w:rsid w:val="00A13E40"/>
    <w:rsid w:val="00A14B2F"/>
    <w:rsid w:val="00A14C7C"/>
    <w:rsid w:val="00A14E94"/>
    <w:rsid w:val="00A14EAE"/>
    <w:rsid w:val="00A15057"/>
    <w:rsid w:val="00A15712"/>
    <w:rsid w:val="00A1583C"/>
    <w:rsid w:val="00A15D29"/>
    <w:rsid w:val="00A1614B"/>
    <w:rsid w:val="00A16166"/>
    <w:rsid w:val="00A1636D"/>
    <w:rsid w:val="00A16B31"/>
    <w:rsid w:val="00A174D9"/>
    <w:rsid w:val="00A1778C"/>
    <w:rsid w:val="00A17C76"/>
    <w:rsid w:val="00A17CD1"/>
    <w:rsid w:val="00A2019D"/>
    <w:rsid w:val="00A204BA"/>
    <w:rsid w:val="00A208BC"/>
    <w:rsid w:val="00A20FDE"/>
    <w:rsid w:val="00A21104"/>
    <w:rsid w:val="00A2126F"/>
    <w:rsid w:val="00A21965"/>
    <w:rsid w:val="00A22A15"/>
    <w:rsid w:val="00A23073"/>
    <w:rsid w:val="00A233AF"/>
    <w:rsid w:val="00A23CC9"/>
    <w:rsid w:val="00A2436A"/>
    <w:rsid w:val="00A24B4B"/>
    <w:rsid w:val="00A24F84"/>
    <w:rsid w:val="00A25218"/>
    <w:rsid w:val="00A25456"/>
    <w:rsid w:val="00A25658"/>
    <w:rsid w:val="00A25AB7"/>
    <w:rsid w:val="00A25C66"/>
    <w:rsid w:val="00A2609A"/>
    <w:rsid w:val="00A262BD"/>
    <w:rsid w:val="00A264CE"/>
    <w:rsid w:val="00A266AD"/>
    <w:rsid w:val="00A2683A"/>
    <w:rsid w:val="00A268B5"/>
    <w:rsid w:val="00A26942"/>
    <w:rsid w:val="00A26D3B"/>
    <w:rsid w:val="00A26D83"/>
    <w:rsid w:val="00A27080"/>
    <w:rsid w:val="00A27488"/>
    <w:rsid w:val="00A27B11"/>
    <w:rsid w:val="00A27F06"/>
    <w:rsid w:val="00A30064"/>
    <w:rsid w:val="00A30169"/>
    <w:rsid w:val="00A301D9"/>
    <w:rsid w:val="00A30897"/>
    <w:rsid w:val="00A30C51"/>
    <w:rsid w:val="00A316FE"/>
    <w:rsid w:val="00A31A89"/>
    <w:rsid w:val="00A31AAF"/>
    <w:rsid w:val="00A31B4F"/>
    <w:rsid w:val="00A3205D"/>
    <w:rsid w:val="00A32320"/>
    <w:rsid w:val="00A33183"/>
    <w:rsid w:val="00A33271"/>
    <w:rsid w:val="00A3338E"/>
    <w:rsid w:val="00A33532"/>
    <w:rsid w:val="00A339EE"/>
    <w:rsid w:val="00A33B14"/>
    <w:rsid w:val="00A33CD7"/>
    <w:rsid w:val="00A34A20"/>
    <w:rsid w:val="00A34BC3"/>
    <w:rsid w:val="00A35E87"/>
    <w:rsid w:val="00A36BDD"/>
    <w:rsid w:val="00A3701E"/>
    <w:rsid w:val="00A3799B"/>
    <w:rsid w:val="00A37FB4"/>
    <w:rsid w:val="00A40385"/>
    <w:rsid w:val="00A40662"/>
    <w:rsid w:val="00A41150"/>
    <w:rsid w:val="00A41370"/>
    <w:rsid w:val="00A41C4F"/>
    <w:rsid w:val="00A41DED"/>
    <w:rsid w:val="00A42869"/>
    <w:rsid w:val="00A42AE2"/>
    <w:rsid w:val="00A42BBC"/>
    <w:rsid w:val="00A42BD8"/>
    <w:rsid w:val="00A431B4"/>
    <w:rsid w:val="00A432D1"/>
    <w:rsid w:val="00A43A97"/>
    <w:rsid w:val="00A43D46"/>
    <w:rsid w:val="00A4448C"/>
    <w:rsid w:val="00A445CD"/>
    <w:rsid w:val="00A4464E"/>
    <w:rsid w:val="00A448FC"/>
    <w:rsid w:val="00A44CAC"/>
    <w:rsid w:val="00A44F4D"/>
    <w:rsid w:val="00A4500F"/>
    <w:rsid w:val="00A45578"/>
    <w:rsid w:val="00A45581"/>
    <w:rsid w:val="00A45658"/>
    <w:rsid w:val="00A45966"/>
    <w:rsid w:val="00A45B62"/>
    <w:rsid w:val="00A46330"/>
    <w:rsid w:val="00A46532"/>
    <w:rsid w:val="00A466CF"/>
    <w:rsid w:val="00A46A8A"/>
    <w:rsid w:val="00A46B47"/>
    <w:rsid w:val="00A46F92"/>
    <w:rsid w:val="00A47124"/>
    <w:rsid w:val="00A475BA"/>
    <w:rsid w:val="00A47CC4"/>
    <w:rsid w:val="00A50807"/>
    <w:rsid w:val="00A50E68"/>
    <w:rsid w:val="00A51022"/>
    <w:rsid w:val="00A519D0"/>
    <w:rsid w:val="00A51B25"/>
    <w:rsid w:val="00A51E74"/>
    <w:rsid w:val="00A52019"/>
    <w:rsid w:val="00A520DB"/>
    <w:rsid w:val="00A52218"/>
    <w:rsid w:val="00A522AD"/>
    <w:rsid w:val="00A527F0"/>
    <w:rsid w:val="00A52AED"/>
    <w:rsid w:val="00A52C6C"/>
    <w:rsid w:val="00A52D10"/>
    <w:rsid w:val="00A530B7"/>
    <w:rsid w:val="00A53C3A"/>
    <w:rsid w:val="00A53CCA"/>
    <w:rsid w:val="00A5431F"/>
    <w:rsid w:val="00A549FE"/>
    <w:rsid w:val="00A54AEA"/>
    <w:rsid w:val="00A54B5D"/>
    <w:rsid w:val="00A551E2"/>
    <w:rsid w:val="00A55338"/>
    <w:rsid w:val="00A55A39"/>
    <w:rsid w:val="00A56085"/>
    <w:rsid w:val="00A562E0"/>
    <w:rsid w:val="00A5684C"/>
    <w:rsid w:val="00A56AC6"/>
    <w:rsid w:val="00A570EC"/>
    <w:rsid w:val="00A5754B"/>
    <w:rsid w:val="00A57554"/>
    <w:rsid w:val="00A57797"/>
    <w:rsid w:val="00A57AF2"/>
    <w:rsid w:val="00A57B8C"/>
    <w:rsid w:val="00A57CA1"/>
    <w:rsid w:val="00A60B1C"/>
    <w:rsid w:val="00A60C70"/>
    <w:rsid w:val="00A60CD1"/>
    <w:rsid w:val="00A60FDE"/>
    <w:rsid w:val="00A61656"/>
    <w:rsid w:val="00A619C0"/>
    <w:rsid w:val="00A61A50"/>
    <w:rsid w:val="00A61BD7"/>
    <w:rsid w:val="00A61C68"/>
    <w:rsid w:val="00A61E72"/>
    <w:rsid w:val="00A61F48"/>
    <w:rsid w:val="00A6247B"/>
    <w:rsid w:val="00A62FD1"/>
    <w:rsid w:val="00A63BBE"/>
    <w:rsid w:val="00A64BEA"/>
    <w:rsid w:val="00A64C36"/>
    <w:rsid w:val="00A64F04"/>
    <w:rsid w:val="00A64F8C"/>
    <w:rsid w:val="00A662F9"/>
    <w:rsid w:val="00A6658B"/>
    <w:rsid w:val="00A66C03"/>
    <w:rsid w:val="00A674DE"/>
    <w:rsid w:val="00A678EF"/>
    <w:rsid w:val="00A67AF1"/>
    <w:rsid w:val="00A67BBF"/>
    <w:rsid w:val="00A70754"/>
    <w:rsid w:val="00A70840"/>
    <w:rsid w:val="00A708DC"/>
    <w:rsid w:val="00A70DBF"/>
    <w:rsid w:val="00A70DE0"/>
    <w:rsid w:val="00A71077"/>
    <w:rsid w:val="00A71627"/>
    <w:rsid w:val="00A7178E"/>
    <w:rsid w:val="00A71899"/>
    <w:rsid w:val="00A71F18"/>
    <w:rsid w:val="00A72532"/>
    <w:rsid w:val="00A7310C"/>
    <w:rsid w:val="00A731AF"/>
    <w:rsid w:val="00A73C60"/>
    <w:rsid w:val="00A73D63"/>
    <w:rsid w:val="00A73F41"/>
    <w:rsid w:val="00A7417F"/>
    <w:rsid w:val="00A74B36"/>
    <w:rsid w:val="00A74D19"/>
    <w:rsid w:val="00A74E77"/>
    <w:rsid w:val="00A755CE"/>
    <w:rsid w:val="00A758A9"/>
    <w:rsid w:val="00A759B9"/>
    <w:rsid w:val="00A75A07"/>
    <w:rsid w:val="00A75A46"/>
    <w:rsid w:val="00A76530"/>
    <w:rsid w:val="00A77534"/>
    <w:rsid w:val="00A779BB"/>
    <w:rsid w:val="00A80056"/>
    <w:rsid w:val="00A809D2"/>
    <w:rsid w:val="00A81142"/>
    <w:rsid w:val="00A811E7"/>
    <w:rsid w:val="00A817E6"/>
    <w:rsid w:val="00A82A5B"/>
    <w:rsid w:val="00A8320C"/>
    <w:rsid w:val="00A83447"/>
    <w:rsid w:val="00A83E80"/>
    <w:rsid w:val="00A83EDE"/>
    <w:rsid w:val="00A84698"/>
    <w:rsid w:val="00A846AA"/>
    <w:rsid w:val="00A8489A"/>
    <w:rsid w:val="00A84DF5"/>
    <w:rsid w:val="00A85326"/>
    <w:rsid w:val="00A85A16"/>
    <w:rsid w:val="00A865F8"/>
    <w:rsid w:val="00A86789"/>
    <w:rsid w:val="00A871E8"/>
    <w:rsid w:val="00A90534"/>
    <w:rsid w:val="00A90A77"/>
    <w:rsid w:val="00A914EA"/>
    <w:rsid w:val="00A91D34"/>
    <w:rsid w:val="00A9278B"/>
    <w:rsid w:val="00A9347D"/>
    <w:rsid w:val="00A948A7"/>
    <w:rsid w:val="00A94A56"/>
    <w:rsid w:val="00A94AF3"/>
    <w:rsid w:val="00A96098"/>
    <w:rsid w:val="00A9621C"/>
    <w:rsid w:val="00A9681B"/>
    <w:rsid w:val="00A96D02"/>
    <w:rsid w:val="00A97080"/>
    <w:rsid w:val="00A97F77"/>
    <w:rsid w:val="00AA0765"/>
    <w:rsid w:val="00AA0B60"/>
    <w:rsid w:val="00AA17B4"/>
    <w:rsid w:val="00AA19C5"/>
    <w:rsid w:val="00AA1AB4"/>
    <w:rsid w:val="00AA2053"/>
    <w:rsid w:val="00AA2D03"/>
    <w:rsid w:val="00AA329B"/>
    <w:rsid w:val="00AA3525"/>
    <w:rsid w:val="00AA39A8"/>
    <w:rsid w:val="00AA3B5C"/>
    <w:rsid w:val="00AA4151"/>
    <w:rsid w:val="00AA4628"/>
    <w:rsid w:val="00AA4A26"/>
    <w:rsid w:val="00AA501D"/>
    <w:rsid w:val="00AA5024"/>
    <w:rsid w:val="00AA56F7"/>
    <w:rsid w:val="00AA6F42"/>
    <w:rsid w:val="00AA7056"/>
    <w:rsid w:val="00AB0569"/>
    <w:rsid w:val="00AB07C2"/>
    <w:rsid w:val="00AB090F"/>
    <w:rsid w:val="00AB0AC7"/>
    <w:rsid w:val="00AB0D63"/>
    <w:rsid w:val="00AB1A98"/>
    <w:rsid w:val="00AB1CDF"/>
    <w:rsid w:val="00AB1D7D"/>
    <w:rsid w:val="00AB1EC0"/>
    <w:rsid w:val="00AB2A1E"/>
    <w:rsid w:val="00AB2D6D"/>
    <w:rsid w:val="00AB338E"/>
    <w:rsid w:val="00AB3C19"/>
    <w:rsid w:val="00AB3E95"/>
    <w:rsid w:val="00AB4086"/>
    <w:rsid w:val="00AB46B6"/>
    <w:rsid w:val="00AB46F3"/>
    <w:rsid w:val="00AB49E7"/>
    <w:rsid w:val="00AB4C90"/>
    <w:rsid w:val="00AB5736"/>
    <w:rsid w:val="00AB6147"/>
    <w:rsid w:val="00AB6464"/>
    <w:rsid w:val="00AB6AC9"/>
    <w:rsid w:val="00AB7196"/>
    <w:rsid w:val="00AB727C"/>
    <w:rsid w:val="00AB7865"/>
    <w:rsid w:val="00AB798F"/>
    <w:rsid w:val="00AB7C3B"/>
    <w:rsid w:val="00AB7FDB"/>
    <w:rsid w:val="00AC000B"/>
    <w:rsid w:val="00AC0068"/>
    <w:rsid w:val="00AC023B"/>
    <w:rsid w:val="00AC0481"/>
    <w:rsid w:val="00AC0537"/>
    <w:rsid w:val="00AC055A"/>
    <w:rsid w:val="00AC14D5"/>
    <w:rsid w:val="00AC16BF"/>
    <w:rsid w:val="00AC1C8D"/>
    <w:rsid w:val="00AC1FAD"/>
    <w:rsid w:val="00AC2358"/>
    <w:rsid w:val="00AC24A1"/>
    <w:rsid w:val="00AC27A7"/>
    <w:rsid w:val="00AC2B31"/>
    <w:rsid w:val="00AC2D53"/>
    <w:rsid w:val="00AC379E"/>
    <w:rsid w:val="00AC38D5"/>
    <w:rsid w:val="00AC39A0"/>
    <w:rsid w:val="00AC4328"/>
    <w:rsid w:val="00AC4640"/>
    <w:rsid w:val="00AC480E"/>
    <w:rsid w:val="00AC4944"/>
    <w:rsid w:val="00AC49EA"/>
    <w:rsid w:val="00AC49F6"/>
    <w:rsid w:val="00AC4C8B"/>
    <w:rsid w:val="00AC4F82"/>
    <w:rsid w:val="00AC52E9"/>
    <w:rsid w:val="00AC5410"/>
    <w:rsid w:val="00AC5411"/>
    <w:rsid w:val="00AC5926"/>
    <w:rsid w:val="00AC6217"/>
    <w:rsid w:val="00AC65AB"/>
    <w:rsid w:val="00AC698C"/>
    <w:rsid w:val="00AC702D"/>
    <w:rsid w:val="00AC754D"/>
    <w:rsid w:val="00AC7E0D"/>
    <w:rsid w:val="00AD0265"/>
    <w:rsid w:val="00AD031C"/>
    <w:rsid w:val="00AD0963"/>
    <w:rsid w:val="00AD1117"/>
    <w:rsid w:val="00AD1AF3"/>
    <w:rsid w:val="00AD1CEA"/>
    <w:rsid w:val="00AD1E0A"/>
    <w:rsid w:val="00AD289D"/>
    <w:rsid w:val="00AD2E16"/>
    <w:rsid w:val="00AD3018"/>
    <w:rsid w:val="00AD36E2"/>
    <w:rsid w:val="00AD377D"/>
    <w:rsid w:val="00AD37F6"/>
    <w:rsid w:val="00AD3980"/>
    <w:rsid w:val="00AD41FA"/>
    <w:rsid w:val="00AD4309"/>
    <w:rsid w:val="00AD4A14"/>
    <w:rsid w:val="00AD4F1D"/>
    <w:rsid w:val="00AD4F78"/>
    <w:rsid w:val="00AD51EC"/>
    <w:rsid w:val="00AD52E8"/>
    <w:rsid w:val="00AD53B7"/>
    <w:rsid w:val="00AD5868"/>
    <w:rsid w:val="00AD66CC"/>
    <w:rsid w:val="00AD68F7"/>
    <w:rsid w:val="00AE0588"/>
    <w:rsid w:val="00AE0D99"/>
    <w:rsid w:val="00AE0D9F"/>
    <w:rsid w:val="00AE0F1A"/>
    <w:rsid w:val="00AE178C"/>
    <w:rsid w:val="00AE20CB"/>
    <w:rsid w:val="00AE258F"/>
    <w:rsid w:val="00AE2EF9"/>
    <w:rsid w:val="00AE3127"/>
    <w:rsid w:val="00AE3EFF"/>
    <w:rsid w:val="00AE43A1"/>
    <w:rsid w:val="00AE4725"/>
    <w:rsid w:val="00AE49C3"/>
    <w:rsid w:val="00AE4A16"/>
    <w:rsid w:val="00AE5417"/>
    <w:rsid w:val="00AE5CA8"/>
    <w:rsid w:val="00AE6297"/>
    <w:rsid w:val="00AE6634"/>
    <w:rsid w:val="00AE7B76"/>
    <w:rsid w:val="00AE7D2C"/>
    <w:rsid w:val="00AE7D5B"/>
    <w:rsid w:val="00AE7E74"/>
    <w:rsid w:val="00AF0090"/>
    <w:rsid w:val="00AF1180"/>
    <w:rsid w:val="00AF1930"/>
    <w:rsid w:val="00AF2106"/>
    <w:rsid w:val="00AF24DC"/>
    <w:rsid w:val="00AF2C41"/>
    <w:rsid w:val="00AF2E17"/>
    <w:rsid w:val="00AF3906"/>
    <w:rsid w:val="00AF3AA2"/>
    <w:rsid w:val="00AF4C3A"/>
    <w:rsid w:val="00AF4EED"/>
    <w:rsid w:val="00AF50A5"/>
    <w:rsid w:val="00AF605B"/>
    <w:rsid w:val="00AF61BC"/>
    <w:rsid w:val="00AF61F8"/>
    <w:rsid w:val="00AF63F8"/>
    <w:rsid w:val="00AF6892"/>
    <w:rsid w:val="00AF69D1"/>
    <w:rsid w:val="00AF70E8"/>
    <w:rsid w:val="00AF725A"/>
    <w:rsid w:val="00AF726F"/>
    <w:rsid w:val="00AF72AF"/>
    <w:rsid w:val="00AF7688"/>
    <w:rsid w:val="00AF77A9"/>
    <w:rsid w:val="00AF77F7"/>
    <w:rsid w:val="00AF7B04"/>
    <w:rsid w:val="00AF7CE2"/>
    <w:rsid w:val="00AF7E5A"/>
    <w:rsid w:val="00AF7F09"/>
    <w:rsid w:val="00B00493"/>
    <w:rsid w:val="00B00E48"/>
    <w:rsid w:val="00B0146D"/>
    <w:rsid w:val="00B01BA0"/>
    <w:rsid w:val="00B01D23"/>
    <w:rsid w:val="00B01E87"/>
    <w:rsid w:val="00B02537"/>
    <w:rsid w:val="00B026B5"/>
    <w:rsid w:val="00B02862"/>
    <w:rsid w:val="00B03A27"/>
    <w:rsid w:val="00B0440B"/>
    <w:rsid w:val="00B04472"/>
    <w:rsid w:val="00B05156"/>
    <w:rsid w:val="00B0517F"/>
    <w:rsid w:val="00B05495"/>
    <w:rsid w:val="00B05A17"/>
    <w:rsid w:val="00B05AD3"/>
    <w:rsid w:val="00B062C4"/>
    <w:rsid w:val="00B06964"/>
    <w:rsid w:val="00B0752F"/>
    <w:rsid w:val="00B07937"/>
    <w:rsid w:val="00B07A28"/>
    <w:rsid w:val="00B07DA8"/>
    <w:rsid w:val="00B07E10"/>
    <w:rsid w:val="00B10060"/>
    <w:rsid w:val="00B11764"/>
    <w:rsid w:val="00B117C0"/>
    <w:rsid w:val="00B11E8B"/>
    <w:rsid w:val="00B123B1"/>
    <w:rsid w:val="00B13336"/>
    <w:rsid w:val="00B135C2"/>
    <w:rsid w:val="00B13CD3"/>
    <w:rsid w:val="00B13F22"/>
    <w:rsid w:val="00B14EA1"/>
    <w:rsid w:val="00B16103"/>
    <w:rsid w:val="00B161FE"/>
    <w:rsid w:val="00B16231"/>
    <w:rsid w:val="00B1633D"/>
    <w:rsid w:val="00B16D29"/>
    <w:rsid w:val="00B179AD"/>
    <w:rsid w:val="00B17BBE"/>
    <w:rsid w:val="00B17DAF"/>
    <w:rsid w:val="00B2010B"/>
    <w:rsid w:val="00B2025C"/>
    <w:rsid w:val="00B2096D"/>
    <w:rsid w:val="00B20A22"/>
    <w:rsid w:val="00B20B30"/>
    <w:rsid w:val="00B20D06"/>
    <w:rsid w:val="00B2186D"/>
    <w:rsid w:val="00B21BF8"/>
    <w:rsid w:val="00B21C85"/>
    <w:rsid w:val="00B22B06"/>
    <w:rsid w:val="00B22D16"/>
    <w:rsid w:val="00B22E25"/>
    <w:rsid w:val="00B234FF"/>
    <w:rsid w:val="00B2366B"/>
    <w:rsid w:val="00B23BDE"/>
    <w:rsid w:val="00B24718"/>
    <w:rsid w:val="00B249A2"/>
    <w:rsid w:val="00B24B8F"/>
    <w:rsid w:val="00B24C2F"/>
    <w:rsid w:val="00B256B5"/>
    <w:rsid w:val="00B25CA9"/>
    <w:rsid w:val="00B25CB5"/>
    <w:rsid w:val="00B25D77"/>
    <w:rsid w:val="00B25F8B"/>
    <w:rsid w:val="00B270FB"/>
    <w:rsid w:val="00B27237"/>
    <w:rsid w:val="00B27DB8"/>
    <w:rsid w:val="00B27F2A"/>
    <w:rsid w:val="00B30385"/>
    <w:rsid w:val="00B30DDA"/>
    <w:rsid w:val="00B3149F"/>
    <w:rsid w:val="00B31B83"/>
    <w:rsid w:val="00B320A6"/>
    <w:rsid w:val="00B32167"/>
    <w:rsid w:val="00B322FD"/>
    <w:rsid w:val="00B3281D"/>
    <w:rsid w:val="00B337E7"/>
    <w:rsid w:val="00B339DB"/>
    <w:rsid w:val="00B33B1B"/>
    <w:rsid w:val="00B34320"/>
    <w:rsid w:val="00B35ED4"/>
    <w:rsid w:val="00B3641C"/>
    <w:rsid w:val="00B36838"/>
    <w:rsid w:val="00B36A8D"/>
    <w:rsid w:val="00B36E2C"/>
    <w:rsid w:val="00B37131"/>
    <w:rsid w:val="00B3738C"/>
    <w:rsid w:val="00B40555"/>
    <w:rsid w:val="00B409F7"/>
    <w:rsid w:val="00B40D9C"/>
    <w:rsid w:val="00B40F0E"/>
    <w:rsid w:val="00B41108"/>
    <w:rsid w:val="00B412D6"/>
    <w:rsid w:val="00B413D8"/>
    <w:rsid w:val="00B41BFC"/>
    <w:rsid w:val="00B41CBB"/>
    <w:rsid w:val="00B42510"/>
    <w:rsid w:val="00B42B52"/>
    <w:rsid w:val="00B436CE"/>
    <w:rsid w:val="00B441A4"/>
    <w:rsid w:val="00B444EE"/>
    <w:rsid w:val="00B44C99"/>
    <w:rsid w:val="00B451AB"/>
    <w:rsid w:val="00B45413"/>
    <w:rsid w:val="00B45AA1"/>
    <w:rsid w:val="00B45ADE"/>
    <w:rsid w:val="00B45C49"/>
    <w:rsid w:val="00B45C4C"/>
    <w:rsid w:val="00B45D47"/>
    <w:rsid w:val="00B45F6D"/>
    <w:rsid w:val="00B46775"/>
    <w:rsid w:val="00B467A0"/>
    <w:rsid w:val="00B4695C"/>
    <w:rsid w:val="00B46F47"/>
    <w:rsid w:val="00B46F9D"/>
    <w:rsid w:val="00B47224"/>
    <w:rsid w:val="00B50134"/>
    <w:rsid w:val="00B50644"/>
    <w:rsid w:val="00B50F52"/>
    <w:rsid w:val="00B51537"/>
    <w:rsid w:val="00B515A6"/>
    <w:rsid w:val="00B51714"/>
    <w:rsid w:val="00B5205E"/>
    <w:rsid w:val="00B53C6C"/>
    <w:rsid w:val="00B5496F"/>
    <w:rsid w:val="00B54A0A"/>
    <w:rsid w:val="00B54BC4"/>
    <w:rsid w:val="00B5561F"/>
    <w:rsid w:val="00B5586E"/>
    <w:rsid w:val="00B563AD"/>
    <w:rsid w:val="00B56D56"/>
    <w:rsid w:val="00B56DAB"/>
    <w:rsid w:val="00B60B57"/>
    <w:rsid w:val="00B61069"/>
    <w:rsid w:val="00B61088"/>
    <w:rsid w:val="00B61705"/>
    <w:rsid w:val="00B617FA"/>
    <w:rsid w:val="00B62AA4"/>
    <w:rsid w:val="00B63188"/>
    <w:rsid w:val="00B63818"/>
    <w:rsid w:val="00B63A6D"/>
    <w:rsid w:val="00B63D1C"/>
    <w:rsid w:val="00B63D34"/>
    <w:rsid w:val="00B640A2"/>
    <w:rsid w:val="00B64497"/>
    <w:rsid w:val="00B64678"/>
    <w:rsid w:val="00B64D15"/>
    <w:rsid w:val="00B650FF"/>
    <w:rsid w:val="00B65471"/>
    <w:rsid w:val="00B65526"/>
    <w:rsid w:val="00B65976"/>
    <w:rsid w:val="00B65CE3"/>
    <w:rsid w:val="00B65CFE"/>
    <w:rsid w:val="00B6646B"/>
    <w:rsid w:val="00B66840"/>
    <w:rsid w:val="00B669F4"/>
    <w:rsid w:val="00B66A39"/>
    <w:rsid w:val="00B670FF"/>
    <w:rsid w:val="00B673EF"/>
    <w:rsid w:val="00B6785B"/>
    <w:rsid w:val="00B67C42"/>
    <w:rsid w:val="00B67F18"/>
    <w:rsid w:val="00B67F70"/>
    <w:rsid w:val="00B70640"/>
    <w:rsid w:val="00B70D54"/>
    <w:rsid w:val="00B712B6"/>
    <w:rsid w:val="00B71C38"/>
    <w:rsid w:val="00B72710"/>
    <w:rsid w:val="00B72BC0"/>
    <w:rsid w:val="00B72BC5"/>
    <w:rsid w:val="00B72E60"/>
    <w:rsid w:val="00B7341A"/>
    <w:rsid w:val="00B7365E"/>
    <w:rsid w:val="00B74301"/>
    <w:rsid w:val="00B748D1"/>
    <w:rsid w:val="00B7492F"/>
    <w:rsid w:val="00B74D36"/>
    <w:rsid w:val="00B74F9F"/>
    <w:rsid w:val="00B75057"/>
    <w:rsid w:val="00B75E57"/>
    <w:rsid w:val="00B7678E"/>
    <w:rsid w:val="00B76D2F"/>
    <w:rsid w:val="00B76D50"/>
    <w:rsid w:val="00B776E5"/>
    <w:rsid w:val="00B77A64"/>
    <w:rsid w:val="00B80E37"/>
    <w:rsid w:val="00B817C0"/>
    <w:rsid w:val="00B81C0F"/>
    <w:rsid w:val="00B81DEA"/>
    <w:rsid w:val="00B821E4"/>
    <w:rsid w:val="00B82A6D"/>
    <w:rsid w:val="00B82D00"/>
    <w:rsid w:val="00B83143"/>
    <w:rsid w:val="00B83B24"/>
    <w:rsid w:val="00B841A2"/>
    <w:rsid w:val="00B84B5E"/>
    <w:rsid w:val="00B84FA2"/>
    <w:rsid w:val="00B85098"/>
    <w:rsid w:val="00B852A0"/>
    <w:rsid w:val="00B85398"/>
    <w:rsid w:val="00B8541E"/>
    <w:rsid w:val="00B8563F"/>
    <w:rsid w:val="00B857C2"/>
    <w:rsid w:val="00B85881"/>
    <w:rsid w:val="00B85B5D"/>
    <w:rsid w:val="00B85F49"/>
    <w:rsid w:val="00B86086"/>
    <w:rsid w:val="00B864BE"/>
    <w:rsid w:val="00B868C2"/>
    <w:rsid w:val="00B86A7A"/>
    <w:rsid w:val="00B86CC2"/>
    <w:rsid w:val="00B87E16"/>
    <w:rsid w:val="00B901A8"/>
    <w:rsid w:val="00B908CF"/>
    <w:rsid w:val="00B90F6A"/>
    <w:rsid w:val="00B91277"/>
    <w:rsid w:val="00B919E1"/>
    <w:rsid w:val="00B921D9"/>
    <w:rsid w:val="00B923FF"/>
    <w:rsid w:val="00B926C5"/>
    <w:rsid w:val="00B92FC7"/>
    <w:rsid w:val="00B93355"/>
    <w:rsid w:val="00B935CB"/>
    <w:rsid w:val="00B93BF8"/>
    <w:rsid w:val="00B93D24"/>
    <w:rsid w:val="00B93D43"/>
    <w:rsid w:val="00B94171"/>
    <w:rsid w:val="00B94209"/>
    <w:rsid w:val="00B9571B"/>
    <w:rsid w:val="00B95AEB"/>
    <w:rsid w:val="00B960C5"/>
    <w:rsid w:val="00B9611F"/>
    <w:rsid w:val="00B961C8"/>
    <w:rsid w:val="00B9715E"/>
    <w:rsid w:val="00B97411"/>
    <w:rsid w:val="00B9783B"/>
    <w:rsid w:val="00B97892"/>
    <w:rsid w:val="00BA05B9"/>
    <w:rsid w:val="00BA06F6"/>
    <w:rsid w:val="00BA07E8"/>
    <w:rsid w:val="00BA08A2"/>
    <w:rsid w:val="00BA0ECE"/>
    <w:rsid w:val="00BA110D"/>
    <w:rsid w:val="00BA1159"/>
    <w:rsid w:val="00BA130A"/>
    <w:rsid w:val="00BA13EE"/>
    <w:rsid w:val="00BA1563"/>
    <w:rsid w:val="00BA17D8"/>
    <w:rsid w:val="00BA18DB"/>
    <w:rsid w:val="00BA27C6"/>
    <w:rsid w:val="00BA3078"/>
    <w:rsid w:val="00BA3717"/>
    <w:rsid w:val="00BA37BE"/>
    <w:rsid w:val="00BA3A56"/>
    <w:rsid w:val="00BA3B95"/>
    <w:rsid w:val="00BA422D"/>
    <w:rsid w:val="00BA4360"/>
    <w:rsid w:val="00BA45DC"/>
    <w:rsid w:val="00BA4BEB"/>
    <w:rsid w:val="00BA4E49"/>
    <w:rsid w:val="00BA56BC"/>
    <w:rsid w:val="00BA5DCA"/>
    <w:rsid w:val="00BA6261"/>
    <w:rsid w:val="00BA6A71"/>
    <w:rsid w:val="00BA6B05"/>
    <w:rsid w:val="00BA7730"/>
    <w:rsid w:val="00BA7D36"/>
    <w:rsid w:val="00BB002C"/>
    <w:rsid w:val="00BB02D8"/>
    <w:rsid w:val="00BB0632"/>
    <w:rsid w:val="00BB07A4"/>
    <w:rsid w:val="00BB084A"/>
    <w:rsid w:val="00BB13FB"/>
    <w:rsid w:val="00BB1BA2"/>
    <w:rsid w:val="00BB1CE8"/>
    <w:rsid w:val="00BB268E"/>
    <w:rsid w:val="00BB272E"/>
    <w:rsid w:val="00BB2FF6"/>
    <w:rsid w:val="00BB303F"/>
    <w:rsid w:val="00BB30CE"/>
    <w:rsid w:val="00BB30D2"/>
    <w:rsid w:val="00BB315A"/>
    <w:rsid w:val="00BB38F4"/>
    <w:rsid w:val="00BB4D63"/>
    <w:rsid w:val="00BB5151"/>
    <w:rsid w:val="00BB56EC"/>
    <w:rsid w:val="00BB5D02"/>
    <w:rsid w:val="00BB5F7F"/>
    <w:rsid w:val="00BB6048"/>
    <w:rsid w:val="00BB6396"/>
    <w:rsid w:val="00BB6727"/>
    <w:rsid w:val="00BB6BCF"/>
    <w:rsid w:val="00BB6EA4"/>
    <w:rsid w:val="00BB751E"/>
    <w:rsid w:val="00BB78AD"/>
    <w:rsid w:val="00BC00B9"/>
    <w:rsid w:val="00BC01CB"/>
    <w:rsid w:val="00BC020E"/>
    <w:rsid w:val="00BC02B0"/>
    <w:rsid w:val="00BC0442"/>
    <w:rsid w:val="00BC0A6D"/>
    <w:rsid w:val="00BC139B"/>
    <w:rsid w:val="00BC1493"/>
    <w:rsid w:val="00BC1BA5"/>
    <w:rsid w:val="00BC2AEC"/>
    <w:rsid w:val="00BC2F53"/>
    <w:rsid w:val="00BC34DF"/>
    <w:rsid w:val="00BC3997"/>
    <w:rsid w:val="00BC3AF6"/>
    <w:rsid w:val="00BC3E8A"/>
    <w:rsid w:val="00BC41B2"/>
    <w:rsid w:val="00BC48A4"/>
    <w:rsid w:val="00BC4C71"/>
    <w:rsid w:val="00BC51AF"/>
    <w:rsid w:val="00BC56D8"/>
    <w:rsid w:val="00BC5BBD"/>
    <w:rsid w:val="00BC5EEA"/>
    <w:rsid w:val="00BC5F86"/>
    <w:rsid w:val="00BC648C"/>
    <w:rsid w:val="00BC65BE"/>
    <w:rsid w:val="00BC66A9"/>
    <w:rsid w:val="00BC6ED9"/>
    <w:rsid w:val="00BC7141"/>
    <w:rsid w:val="00BC7441"/>
    <w:rsid w:val="00BC75E1"/>
    <w:rsid w:val="00BC7672"/>
    <w:rsid w:val="00BD067D"/>
    <w:rsid w:val="00BD1424"/>
    <w:rsid w:val="00BD1EA8"/>
    <w:rsid w:val="00BD1F8B"/>
    <w:rsid w:val="00BD242D"/>
    <w:rsid w:val="00BD29A7"/>
    <w:rsid w:val="00BD3548"/>
    <w:rsid w:val="00BD3C19"/>
    <w:rsid w:val="00BD3DCB"/>
    <w:rsid w:val="00BD4330"/>
    <w:rsid w:val="00BD44C1"/>
    <w:rsid w:val="00BD4D2A"/>
    <w:rsid w:val="00BD5D71"/>
    <w:rsid w:val="00BD5F9F"/>
    <w:rsid w:val="00BD60EB"/>
    <w:rsid w:val="00BD65D9"/>
    <w:rsid w:val="00BD670B"/>
    <w:rsid w:val="00BD6AF3"/>
    <w:rsid w:val="00BD752F"/>
    <w:rsid w:val="00BD775F"/>
    <w:rsid w:val="00BD7B58"/>
    <w:rsid w:val="00BD7C85"/>
    <w:rsid w:val="00BE0009"/>
    <w:rsid w:val="00BE11A2"/>
    <w:rsid w:val="00BE12C4"/>
    <w:rsid w:val="00BE15EC"/>
    <w:rsid w:val="00BE1CC2"/>
    <w:rsid w:val="00BE1DEE"/>
    <w:rsid w:val="00BE1E1E"/>
    <w:rsid w:val="00BE20C1"/>
    <w:rsid w:val="00BE22DB"/>
    <w:rsid w:val="00BE22EE"/>
    <w:rsid w:val="00BE259A"/>
    <w:rsid w:val="00BE2FDF"/>
    <w:rsid w:val="00BE3459"/>
    <w:rsid w:val="00BE3BAD"/>
    <w:rsid w:val="00BE3C1B"/>
    <w:rsid w:val="00BE3CAE"/>
    <w:rsid w:val="00BE3D57"/>
    <w:rsid w:val="00BE402D"/>
    <w:rsid w:val="00BE47AA"/>
    <w:rsid w:val="00BE4AB4"/>
    <w:rsid w:val="00BE4CCE"/>
    <w:rsid w:val="00BE5238"/>
    <w:rsid w:val="00BE5365"/>
    <w:rsid w:val="00BE5762"/>
    <w:rsid w:val="00BE5AA1"/>
    <w:rsid w:val="00BE6616"/>
    <w:rsid w:val="00BE6B8F"/>
    <w:rsid w:val="00BE7539"/>
    <w:rsid w:val="00BE7D71"/>
    <w:rsid w:val="00BE7D96"/>
    <w:rsid w:val="00BE7E5A"/>
    <w:rsid w:val="00BF0793"/>
    <w:rsid w:val="00BF0BEA"/>
    <w:rsid w:val="00BF0EF0"/>
    <w:rsid w:val="00BF159A"/>
    <w:rsid w:val="00BF15DC"/>
    <w:rsid w:val="00BF1A36"/>
    <w:rsid w:val="00BF1C4F"/>
    <w:rsid w:val="00BF2322"/>
    <w:rsid w:val="00BF2D1F"/>
    <w:rsid w:val="00BF2F33"/>
    <w:rsid w:val="00BF2FE1"/>
    <w:rsid w:val="00BF316F"/>
    <w:rsid w:val="00BF3EB5"/>
    <w:rsid w:val="00BF3F4F"/>
    <w:rsid w:val="00BF40F0"/>
    <w:rsid w:val="00BF4DCB"/>
    <w:rsid w:val="00BF5270"/>
    <w:rsid w:val="00BF558A"/>
    <w:rsid w:val="00BF6E53"/>
    <w:rsid w:val="00BF6ECB"/>
    <w:rsid w:val="00BF72DB"/>
    <w:rsid w:val="00BF76D4"/>
    <w:rsid w:val="00BF79DB"/>
    <w:rsid w:val="00BF7D3B"/>
    <w:rsid w:val="00C00068"/>
    <w:rsid w:val="00C0009A"/>
    <w:rsid w:val="00C0021B"/>
    <w:rsid w:val="00C003C5"/>
    <w:rsid w:val="00C0047C"/>
    <w:rsid w:val="00C004B0"/>
    <w:rsid w:val="00C00EA5"/>
    <w:rsid w:val="00C0133F"/>
    <w:rsid w:val="00C01797"/>
    <w:rsid w:val="00C01ACF"/>
    <w:rsid w:val="00C01BA4"/>
    <w:rsid w:val="00C01C0E"/>
    <w:rsid w:val="00C01D95"/>
    <w:rsid w:val="00C01E3E"/>
    <w:rsid w:val="00C02AA6"/>
    <w:rsid w:val="00C032F1"/>
    <w:rsid w:val="00C038E7"/>
    <w:rsid w:val="00C03B69"/>
    <w:rsid w:val="00C03CA4"/>
    <w:rsid w:val="00C03E69"/>
    <w:rsid w:val="00C04123"/>
    <w:rsid w:val="00C05167"/>
    <w:rsid w:val="00C05198"/>
    <w:rsid w:val="00C05659"/>
    <w:rsid w:val="00C05BD4"/>
    <w:rsid w:val="00C05F33"/>
    <w:rsid w:val="00C06085"/>
    <w:rsid w:val="00C063C0"/>
    <w:rsid w:val="00C0748C"/>
    <w:rsid w:val="00C074D6"/>
    <w:rsid w:val="00C07CD1"/>
    <w:rsid w:val="00C10009"/>
    <w:rsid w:val="00C102E8"/>
    <w:rsid w:val="00C10642"/>
    <w:rsid w:val="00C1083D"/>
    <w:rsid w:val="00C109CC"/>
    <w:rsid w:val="00C10B8E"/>
    <w:rsid w:val="00C10F5C"/>
    <w:rsid w:val="00C116B8"/>
    <w:rsid w:val="00C119A0"/>
    <w:rsid w:val="00C12367"/>
    <w:rsid w:val="00C1255A"/>
    <w:rsid w:val="00C13836"/>
    <w:rsid w:val="00C13DCF"/>
    <w:rsid w:val="00C13E4C"/>
    <w:rsid w:val="00C13F13"/>
    <w:rsid w:val="00C13F79"/>
    <w:rsid w:val="00C14270"/>
    <w:rsid w:val="00C1452E"/>
    <w:rsid w:val="00C14783"/>
    <w:rsid w:val="00C152E6"/>
    <w:rsid w:val="00C15C72"/>
    <w:rsid w:val="00C15C88"/>
    <w:rsid w:val="00C165B4"/>
    <w:rsid w:val="00C1663B"/>
    <w:rsid w:val="00C16B8A"/>
    <w:rsid w:val="00C16CDA"/>
    <w:rsid w:val="00C16E1C"/>
    <w:rsid w:val="00C17376"/>
    <w:rsid w:val="00C17A40"/>
    <w:rsid w:val="00C17B65"/>
    <w:rsid w:val="00C17CA2"/>
    <w:rsid w:val="00C17E76"/>
    <w:rsid w:val="00C20047"/>
    <w:rsid w:val="00C2006B"/>
    <w:rsid w:val="00C20DB3"/>
    <w:rsid w:val="00C21215"/>
    <w:rsid w:val="00C21539"/>
    <w:rsid w:val="00C21CFF"/>
    <w:rsid w:val="00C21E48"/>
    <w:rsid w:val="00C2277F"/>
    <w:rsid w:val="00C22D92"/>
    <w:rsid w:val="00C23300"/>
    <w:rsid w:val="00C238AB"/>
    <w:rsid w:val="00C2470B"/>
    <w:rsid w:val="00C25C6D"/>
    <w:rsid w:val="00C25C93"/>
    <w:rsid w:val="00C265D8"/>
    <w:rsid w:val="00C267B8"/>
    <w:rsid w:val="00C27E85"/>
    <w:rsid w:val="00C30535"/>
    <w:rsid w:val="00C30C5A"/>
    <w:rsid w:val="00C315F9"/>
    <w:rsid w:val="00C320B8"/>
    <w:rsid w:val="00C32405"/>
    <w:rsid w:val="00C32919"/>
    <w:rsid w:val="00C32A04"/>
    <w:rsid w:val="00C32CFC"/>
    <w:rsid w:val="00C3316D"/>
    <w:rsid w:val="00C333D5"/>
    <w:rsid w:val="00C3352C"/>
    <w:rsid w:val="00C344CD"/>
    <w:rsid w:val="00C34A80"/>
    <w:rsid w:val="00C3568C"/>
    <w:rsid w:val="00C360F6"/>
    <w:rsid w:val="00C36417"/>
    <w:rsid w:val="00C3670E"/>
    <w:rsid w:val="00C36ABA"/>
    <w:rsid w:val="00C36CB2"/>
    <w:rsid w:val="00C371E5"/>
    <w:rsid w:val="00C374EB"/>
    <w:rsid w:val="00C37E4E"/>
    <w:rsid w:val="00C4027B"/>
    <w:rsid w:val="00C402AE"/>
    <w:rsid w:val="00C40577"/>
    <w:rsid w:val="00C405BD"/>
    <w:rsid w:val="00C40833"/>
    <w:rsid w:val="00C4149A"/>
    <w:rsid w:val="00C42046"/>
    <w:rsid w:val="00C4214C"/>
    <w:rsid w:val="00C421C2"/>
    <w:rsid w:val="00C42778"/>
    <w:rsid w:val="00C4297B"/>
    <w:rsid w:val="00C42BD3"/>
    <w:rsid w:val="00C42ECD"/>
    <w:rsid w:val="00C438C6"/>
    <w:rsid w:val="00C43DD6"/>
    <w:rsid w:val="00C44114"/>
    <w:rsid w:val="00C4419F"/>
    <w:rsid w:val="00C443CE"/>
    <w:rsid w:val="00C44461"/>
    <w:rsid w:val="00C444F5"/>
    <w:rsid w:val="00C44557"/>
    <w:rsid w:val="00C44811"/>
    <w:rsid w:val="00C44F5C"/>
    <w:rsid w:val="00C45024"/>
    <w:rsid w:val="00C45CD1"/>
    <w:rsid w:val="00C46005"/>
    <w:rsid w:val="00C462B2"/>
    <w:rsid w:val="00C46F57"/>
    <w:rsid w:val="00C46FA5"/>
    <w:rsid w:val="00C471DA"/>
    <w:rsid w:val="00C47510"/>
    <w:rsid w:val="00C47902"/>
    <w:rsid w:val="00C47B9D"/>
    <w:rsid w:val="00C502BD"/>
    <w:rsid w:val="00C507AB"/>
    <w:rsid w:val="00C513F2"/>
    <w:rsid w:val="00C51497"/>
    <w:rsid w:val="00C515B1"/>
    <w:rsid w:val="00C51FE2"/>
    <w:rsid w:val="00C5242C"/>
    <w:rsid w:val="00C52844"/>
    <w:rsid w:val="00C52BDA"/>
    <w:rsid w:val="00C52E43"/>
    <w:rsid w:val="00C52F11"/>
    <w:rsid w:val="00C5320F"/>
    <w:rsid w:val="00C534E8"/>
    <w:rsid w:val="00C535F6"/>
    <w:rsid w:val="00C53D26"/>
    <w:rsid w:val="00C54818"/>
    <w:rsid w:val="00C55938"/>
    <w:rsid w:val="00C55A87"/>
    <w:rsid w:val="00C56659"/>
    <w:rsid w:val="00C56A4A"/>
    <w:rsid w:val="00C56C33"/>
    <w:rsid w:val="00C57118"/>
    <w:rsid w:val="00C57271"/>
    <w:rsid w:val="00C57709"/>
    <w:rsid w:val="00C609CE"/>
    <w:rsid w:val="00C60A0B"/>
    <w:rsid w:val="00C60A59"/>
    <w:rsid w:val="00C60B8D"/>
    <w:rsid w:val="00C60BDD"/>
    <w:rsid w:val="00C614B6"/>
    <w:rsid w:val="00C61C8B"/>
    <w:rsid w:val="00C62BC3"/>
    <w:rsid w:val="00C6301D"/>
    <w:rsid w:val="00C63168"/>
    <w:rsid w:val="00C63495"/>
    <w:rsid w:val="00C638CF"/>
    <w:rsid w:val="00C64C51"/>
    <w:rsid w:val="00C64D86"/>
    <w:rsid w:val="00C6516A"/>
    <w:rsid w:val="00C65406"/>
    <w:rsid w:val="00C65548"/>
    <w:rsid w:val="00C657FC"/>
    <w:rsid w:val="00C65D43"/>
    <w:rsid w:val="00C65E52"/>
    <w:rsid w:val="00C65E86"/>
    <w:rsid w:val="00C65EE4"/>
    <w:rsid w:val="00C66BDE"/>
    <w:rsid w:val="00C671A7"/>
    <w:rsid w:val="00C67562"/>
    <w:rsid w:val="00C6766C"/>
    <w:rsid w:val="00C67D69"/>
    <w:rsid w:val="00C70141"/>
    <w:rsid w:val="00C704D7"/>
    <w:rsid w:val="00C70962"/>
    <w:rsid w:val="00C70D3A"/>
    <w:rsid w:val="00C71FA1"/>
    <w:rsid w:val="00C72358"/>
    <w:rsid w:val="00C72375"/>
    <w:rsid w:val="00C724D4"/>
    <w:rsid w:val="00C727D7"/>
    <w:rsid w:val="00C72BA1"/>
    <w:rsid w:val="00C7324F"/>
    <w:rsid w:val="00C73356"/>
    <w:rsid w:val="00C7345B"/>
    <w:rsid w:val="00C73727"/>
    <w:rsid w:val="00C73AA6"/>
    <w:rsid w:val="00C73CDA"/>
    <w:rsid w:val="00C743A8"/>
    <w:rsid w:val="00C74403"/>
    <w:rsid w:val="00C75115"/>
    <w:rsid w:val="00C75246"/>
    <w:rsid w:val="00C756B0"/>
    <w:rsid w:val="00C758FC"/>
    <w:rsid w:val="00C76698"/>
    <w:rsid w:val="00C76ADE"/>
    <w:rsid w:val="00C76D9C"/>
    <w:rsid w:val="00C77259"/>
    <w:rsid w:val="00C779CA"/>
    <w:rsid w:val="00C8013D"/>
    <w:rsid w:val="00C80256"/>
    <w:rsid w:val="00C819B2"/>
    <w:rsid w:val="00C819B8"/>
    <w:rsid w:val="00C81B26"/>
    <w:rsid w:val="00C81FDA"/>
    <w:rsid w:val="00C82897"/>
    <w:rsid w:val="00C828EE"/>
    <w:rsid w:val="00C82AFF"/>
    <w:rsid w:val="00C8336B"/>
    <w:rsid w:val="00C83AC3"/>
    <w:rsid w:val="00C83B66"/>
    <w:rsid w:val="00C83C1A"/>
    <w:rsid w:val="00C83D11"/>
    <w:rsid w:val="00C83D35"/>
    <w:rsid w:val="00C8414F"/>
    <w:rsid w:val="00C84519"/>
    <w:rsid w:val="00C84555"/>
    <w:rsid w:val="00C85863"/>
    <w:rsid w:val="00C86445"/>
    <w:rsid w:val="00C86EA9"/>
    <w:rsid w:val="00C872E8"/>
    <w:rsid w:val="00C8769C"/>
    <w:rsid w:val="00C879F1"/>
    <w:rsid w:val="00C90058"/>
    <w:rsid w:val="00C90168"/>
    <w:rsid w:val="00C90577"/>
    <w:rsid w:val="00C908D1"/>
    <w:rsid w:val="00C9095B"/>
    <w:rsid w:val="00C90A3F"/>
    <w:rsid w:val="00C90B27"/>
    <w:rsid w:val="00C90FCA"/>
    <w:rsid w:val="00C910F8"/>
    <w:rsid w:val="00C9119B"/>
    <w:rsid w:val="00C9128B"/>
    <w:rsid w:val="00C91BC0"/>
    <w:rsid w:val="00C92EFE"/>
    <w:rsid w:val="00C93467"/>
    <w:rsid w:val="00C938F7"/>
    <w:rsid w:val="00C9399A"/>
    <w:rsid w:val="00C93D24"/>
    <w:rsid w:val="00C93F16"/>
    <w:rsid w:val="00C93F23"/>
    <w:rsid w:val="00C93F7F"/>
    <w:rsid w:val="00C942B5"/>
    <w:rsid w:val="00C943AD"/>
    <w:rsid w:val="00C945E2"/>
    <w:rsid w:val="00C9471D"/>
    <w:rsid w:val="00C947D1"/>
    <w:rsid w:val="00C9548F"/>
    <w:rsid w:val="00C955E0"/>
    <w:rsid w:val="00C956A9"/>
    <w:rsid w:val="00C95D71"/>
    <w:rsid w:val="00C961FD"/>
    <w:rsid w:val="00C96213"/>
    <w:rsid w:val="00C966F0"/>
    <w:rsid w:val="00C96953"/>
    <w:rsid w:val="00C973E0"/>
    <w:rsid w:val="00C97CD8"/>
    <w:rsid w:val="00C97DB8"/>
    <w:rsid w:val="00C97DEC"/>
    <w:rsid w:val="00C97DFB"/>
    <w:rsid w:val="00CA00EF"/>
    <w:rsid w:val="00CA01F6"/>
    <w:rsid w:val="00CA07E1"/>
    <w:rsid w:val="00CA0E73"/>
    <w:rsid w:val="00CA0F7E"/>
    <w:rsid w:val="00CA1099"/>
    <w:rsid w:val="00CA196C"/>
    <w:rsid w:val="00CA1C49"/>
    <w:rsid w:val="00CA1CA0"/>
    <w:rsid w:val="00CA2501"/>
    <w:rsid w:val="00CA26D7"/>
    <w:rsid w:val="00CA2860"/>
    <w:rsid w:val="00CA2A80"/>
    <w:rsid w:val="00CA2C2B"/>
    <w:rsid w:val="00CA2D1B"/>
    <w:rsid w:val="00CA3E16"/>
    <w:rsid w:val="00CA4166"/>
    <w:rsid w:val="00CA49B2"/>
    <w:rsid w:val="00CA5345"/>
    <w:rsid w:val="00CA53CD"/>
    <w:rsid w:val="00CA53F5"/>
    <w:rsid w:val="00CA5C09"/>
    <w:rsid w:val="00CA5FC1"/>
    <w:rsid w:val="00CA5FDE"/>
    <w:rsid w:val="00CA602C"/>
    <w:rsid w:val="00CA641B"/>
    <w:rsid w:val="00CA642F"/>
    <w:rsid w:val="00CA67FA"/>
    <w:rsid w:val="00CA74F3"/>
    <w:rsid w:val="00CA7508"/>
    <w:rsid w:val="00CA77AC"/>
    <w:rsid w:val="00CA7D02"/>
    <w:rsid w:val="00CB0182"/>
    <w:rsid w:val="00CB0E7D"/>
    <w:rsid w:val="00CB1154"/>
    <w:rsid w:val="00CB11EC"/>
    <w:rsid w:val="00CB11F5"/>
    <w:rsid w:val="00CB1615"/>
    <w:rsid w:val="00CB1CFA"/>
    <w:rsid w:val="00CB1EB4"/>
    <w:rsid w:val="00CB1F67"/>
    <w:rsid w:val="00CB1FCF"/>
    <w:rsid w:val="00CB2994"/>
    <w:rsid w:val="00CB29D8"/>
    <w:rsid w:val="00CB2EB2"/>
    <w:rsid w:val="00CB3C04"/>
    <w:rsid w:val="00CB43BF"/>
    <w:rsid w:val="00CB5799"/>
    <w:rsid w:val="00CB7788"/>
    <w:rsid w:val="00CB77E8"/>
    <w:rsid w:val="00CC0058"/>
    <w:rsid w:val="00CC03EC"/>
    <w:rsid w:val="00CC06A7"/>
    <w:rsid w:val="00CC081D"/>
    <w:rsid w:val="00CC0AA7"/>
    <w:rsid w:val="00CC1B79"/>
    <w:rsid w:val="00CC1C63"/>
    <w:rsid w:val="00CC2144"/>
    <w:rsid w:val="00CC2356"/>
    <w:rsid w:val="00CC2468"/>
    <w:rsid w:val="00CC2598"/>
    <w:rsid w:val="00CC2CEE"/>
    <w:rsid w:val="00CC3808"/>
    <w:rsid w:val="00CC39FD"/>
    <w:rsid w:val="00CC3ADD"/>
    <w:rsid w:val="00CC3E7A"/>
    <w:rsid w:val="00CC3F0F"/>
    <w:rsid w:val="00CC4429"/>
    <w:rsid w:val="00CC4446"/>
    <w:rsid w:val="00CC4E6A"/>
    <w:rsid w:val="00CC55DA"/>
    <w:rsid w:val="00CC56F0"/>
    <w:rsid w:val="00CC5861"/>
    <w:rsid w:val="00CC6193"/>
    <w:rsid w:val="00CC6351"/>
    <w:rsid w:val="00CC6357"/>
    <w:rsid w:val="00CC7A61"/>
    <w:rsid w:val="00CC7ED5"/>
    <w:rsid w:val="00CD011C"/>
    <w:rsid w:val="00CD0291"/>
    <w:rsid w:val="00CD0742"/>
    <w:rsid w:val="00CD0A1A"/>
    <w:rsid w:val="00CD0C14"/>
    <w:rsid w:val="00CD0E4D"/>
    <w:rsid w:val="00CD112F"/>
    <w:rsid w:val="00CD1324"/>
    <w:rsid w:val="00CD1530"/>
    <w:rsid w:val="00CD1745"/>
    <w:rsid w:val="00CD1A13"/>
    <w:rsid w:val="00CD1E01"/>
    <w:rsid w:val="00CD1FD2"/>
    <w:rsid w:val="00CD30EF"/>
    <w:rsid w:val="00CD360E"/>
    <w:rsid w:val="00CD3BC8"/>
    <w:rsid w:val="00CD3CBA"/>
    <w:rsid w:val="00CD485E"/>
    <w:rsid w:val="00CD4D1D"/>
    <w:rsid w:val="00CD53E1"/>
    <w:rsid w:val="00CD5526"/>
    <w:rsid w:val="00CD55A0"/>
    <w:rsid w:val="00CD5DB3"/>
    <w:rsid w:val="00CD5F8E"/>
    <w:rsid w:val="00CD5FA9"/>
    <w:rsid w:val="00CD61FF"/>
    <w:rsid w:val="00CD6E8D"/>
    <w:rsid w:val="00CD710B"/>
    <w:rsid w:val="00CD7523"/>
    <w:rsid w:val="00CD766A"/>
    <w:rsid w:val="00CD7E68"/>
    <w:rsid w:val="00CE052B"/>
    <w:rsid w:val="00CE1245"/>
    <w:rsid w:val="00CE16A0"/>
    <w:rsid w:val="00CE1DA1"/>
    <w:rsid w:val="00CE2039"/>
    <w:rsid w:val="00CE2618"/>
    <w:rsid w:val="00CE2635"/>
    <w:rsid w:val="00CE2723"/>
    <w:rsid w:val="00CE2A2D"/>
    <w:rsid w:val="00CE3846"/>
    <w:rsid w:val="00CE39ED"/>
    <w:rsid w:val="00CE3B67"/>
    <w:rsid w:val="00CE4007"/>
    <w:rsid w:val="00CE4C60"/>
    <w:rsid w:val="00CE4D82"/>
    <w:rsid w:val="00CE50BB"/>
    <w:rsid w:val="00CE51AE"/>
    <w:rsid w:val="00CE51E4"/>
    <w:rsid w:val="00CE52B1"/>
    <w:rsid w:val="00CE545E"/>
    <w:rsid w:val="00CE5524"/>
    <w:rsid w:val="00CE60FA"/>
    <w:rsid w:val="00CE61A2"/>
    <w:rsid w:val="00CE671F"/>
    <w:rsid w:val="00CE6AF7"/>
    <w:rsid w:val="00CE6C97"/>
    <w:rsid w:val="00CE6E47"/>
    <w:rsid w:val="00CE7A7A"/>
    <w:rsid w:val="00CE7BD5"/>
    <w:rsid w:val="00CE7CEB"/>
    <w:rsid w:val="00CF0B74"/>
    <w:rsid w:val="00CF1070"/>
    <w:rsid w:val="00CF114F"/>
    <w:rsid w:val="00CF178C"/>
    <w:rsid w:val="00CF20A4"/>
    <w:rsid w:val="00CF23F4"/>
    <w:rsid w:val="00CF3A2B"/>
    <w:rsid w:val="00CF3E6B"/>
    <w:rsid w:val="00CF50E7"/>
    <w:rsid w:val="00CF5C60"/>
    <w:rsid w:val="00CF647B"/>
    <w:rsid w:val="00CF69CA"/>
    <w:rsid w:val="00CF6D55"/>
    <w:rsid w:val="00CF6EE8"/>
    <w:rsid w:val="00CF7789"/>
    <w:rsid w:val="00CF7A01"/>
    <w:rsid w:val="00CF7B69"/>
    <w:rsid w:val="00D000BC"/>
    <w:rsid w:val="00D00493"/>
    <w:rsid w:val="00D006AA"/>
    <w:rsid w:val="00D00C2F"/>
    <w:rsid w:val="00D00C94"/>
    <w:rsid w:val="00D01062"/>
    <w:rsid w:val="00D01762"/>
    <w:rsid w:val="00D01CDE"/>
    <w:rsid w:val="00D01D4F"/>
    <w:rsid w:val="00D01E8D"/>
    <w:rsid w:val="00D02127"/>
    <w:rsid w:val="00D0226F"/>
    <w:rsid w:val="00D0248A"/>
    <w:rsid w:val="00D02732"/>
    <w:rsid w:val="00D03406"/>
    <w:rsid w:val="00D03E41"/>
    <w:rsid w:val="00D03EA7"/>
    <w:rsid w:val="00D04731"/>
    <w:rsid w:val="00D0529A"/>
    <w:rsid w:val="00D055CB"/>
    <w:rsid w:val="00D05777"/>
    <w:rsid w:val="00D05AF6"/>
    <w:rsid w:val="00D05B69"/>
    <w:rsid w:val="00D05BDF"/>
    <w:rsid w:val="00D064E1"/>
    <w:rsid w:val="00D06A56"/>
    <w:rsid w:val="00D06D2E"/>
    <w:rsid w:val="00D06F4C"/>
    <w:rsid w:val="00D077BD"/>
    <w:rsid w:val="00D07B14"/>
    <w:rsid w:val="00D07E2C"/>
    <w:rsid w:val="00D10320"/>
    <w:rsid w:val="00D10BD1"/>
    <w:rsid w:val="00D11216"/>
    <w:rsid w:val="00D118FD"/>
    <w:rsid w:val="00D11B37"/>
    <w:rsid w:val="00D11B4E"/>
    <w:rsid w:val="00D121B8"/>
    <w:rsid w:val="00D135AF"/>
    <w:rsid w:val="00D13664"/>
    <w:rsid w:val="00D13871"/>
    <w:rsid w:val="00D13E2A"/>
    <w:rsid w:val="00D143E8"/>
    <w:rsid w:val="00D15848"/>
    <w:rsid w:val="00D15896"/>
    <w:rsid w:val="00D15C97"/>
    <w:rsid w:val="00D165E8"/>
    <w:rsid w:val="00D1674A"/>
    <w:rsid w:val="00D204B1"/>
    <w:rsid w:val="00D20ACB"/>
    <w:rsid w:val="00D20E6C"/>
    <w:rsid w:val="00D20F2C"/>
    <w:rsid w:val="00D210BD"/>
    <w:rsid w:val="00D21990"/>
    <w:rsid w:val="00D21A42"/>
    <w:rsid w:val="00D21D93"/>
    <w:rsid w:val="00D22A9D"/>
    <w:rsid w:val="00D23392"/>
    <w:rsid w:val="00D23C1E"/>
    <w:rsid w:val="00D244AD"/>
    <w:rsid w:val="00D244C2"/>
    <w:rsid w:val="00D24569"/>
    <w:rsid w:val="00D25072"/>
    <w:rsid w:val="00D25A2D"/>
    <w:rsid w:val="00D25A7C"/>
    <w:rsid w:val="00D26212"/>
    <w:rsid w:val="00D2636D"/>
    <w:rsid w:val="00D2694E"/>
    <w:rsid w:val="00D26A08"/>
    <w:rsid w:val="00D26BB7"/>
    <w:rsid w:val="00D26D7A"/>
    <w:rsid w:val="00D26F61"/>
    <w:rsid w:val="00D270DE"/>
    <w:rsid w:val="00D27AA4"/>
    <w:rsid w:val="00D304C6"/>
    <w:rsid w:val="00D3108B"/>
    <w:rsid w:val="00D311C7"/>
    <w:rsid w:val="00D31A27"/>
    <w:rsid w:val="00D31A39"/>
    <w:rsid w:val="00D325E8"/>
    <w:rsid w:val="00D330BD"/>
    <w:rsid w:val="00D330FC"/>
    <w:rsid w:val="00D346A4"/>
    <w:rsid w:val="00D347A2"/>
    <w:rsid w:val="00D34BF1"/>
    <w:rsid w:val="00D34E48"/>
    <w:rsid w:val="00D3500E"/>
    <w:rsid w:val="00D350D1"/>
    <w:rsid w:val="00D35200"/>
    <w:rsid w:val="00D3536D"/>
    <w:rsid w:val="00D35611"/>
    <w:rsid w:val="00D35DD6"/>
    <w:rsid w:val="00D36275"/>
    <w:rsid w:val="00D36AD2"/>
    <w:rsid w:val="00D36BFC"/>
    <w:rsid w:val="00D36C42"/>
    <w:rsid w:val="00D371A4"/>
    <w:rsid w:val="00D372F0"/>
    <w:rsid w:val="00D37853"/>
    <w:rsid w:val="00D37AD5"/>
    <w:rsid w:val="00D37CBE"/>
    <w:rsid w:val="00D40208"/>
    <w:rsid w:val="00D407F3"/>
    <w:rsid w:val="00D40896"/>
    <w:rsid w:val="00D409A2"/>
    <w:rsid w:val="00D40D34"/>
    <w:rsid w:val="00D40FDC"/>
    <w:rsid w:val="00D41026"/>
    <w:rsid w:val="00D41A21"/>
    <w:rsid w:val="00D41CA6"/>
    <w:rsid w:val="00D4246E"/>
    <w:rsid w:val="00D42984"/>
    <w:rsid w:val="00D42A1A"/>
    <w:rsid w:val="00D43025"/>
    <w:rsid w:val="00D43203"/>
    <w:rsid w:val="00D435C4"/>
    <w:rsid w:val="00D43798"/>
    <w:rsid w:val="00D439AB"/>
    <w:rsid w:val="00D439BF"/>
    <w:rsid w:val="00D43C95"/>
    <w:rsid w:val="00D44008"/>
    <w:rsid w:val="00D440E9"/>
    <w:rsid w:val="00D44726"/>
    <w:rsid w:val="00D44902"/>
    <w:rsid w:val="00D45313"/>
    <w:rsid w:val="00D453FD"/>
    <w:rsid w:val="00D457F3"/>
    <w:rsid w:val="00D45B70"/>
    <w:rsid w:val="00D45D93"/>
    <w:rsid w:val="00D46278"/>
    <w:rsid w:val="00D4635E"/>
    <w:rsid w:val="00D46579"/>
    <w:rsid w:val="00D4673D"/>
    <w:rsid w:val="00D46B75"/>
    <w:rsid w:val="00D46C1E"/>
    <w:rsid w:val="00D473AA"/>
    <w:rsid w:val="00D47F96"/>
    <w:rsid w:val="00D50149"/>
    <w:rsid w:val="00D50158"/>
    <w:rsid w:val="00D50287"/>
    <w:rsid w:val="00D5098C"/>
    <w:rsid w:val="00D50F64"/>
    <w:rsid w:val="00D51029"/>
    <w:rsid w:val="00D51093"/>
    <w:rsid w:val="00D51770"/>
    <w:rsid w:val="00D517E1"/>
    <w:rsid w:val="00D51AC4"/>
    <w:rsid w:val="00D52331"/>
    <w:rsid w:val="00D5251A"/>
    <w:rsid w:val="00D52872"/>
    <w:rsid w:val="00D5361F"/>
    <w:rsid w:val="00D540D8"/>
    <w:rsid w:val="00D5445E"/>
    <w:rsid w:val="00D546D0"/>
    <w:rsid w:val="00D54997"/>
    <w:rsid w:val="00D54DEA"/>
    <w:rsid w:val="00D551BD"/>
    <w:rsid w:val="00D55A65"/>
    <w:rsid w:val="00D55E4A"/>
    <w:rsid w:val="00D56364"/>
    <w:rsid w:val="00D56728"/>
    <w:rsid w:val="00D56BD4"/>
    <w:rsid w:val="00D56F60"/>
    <w:rsid w:val="00D5722A"/>
    <w:rsid w:val="00D57255"/>
    <w:rsid w:val="00D5727A"/>
    <w:rsid w:val="00D57528"/>
    <w:rsid w:val="00D57831"/>
    <w:rsid w:val="00D578EF"/>
    <w:rsid w:val="00D57DB7"/>
    <w:rsid w:val="00D57F71"/>
    <w:rsid w:val="00D60294"/>
    <w:rsid w:val="00D60654"/>
    <w:rsid w:val="00D60756"/>
    <w:rsid w:val="00D6098D"/>
    <w:rsid w:val="00D60DB2"/>
    <w:rsid w:val="00D60EE9"/>
    <w:rsid w:val="00D61170"/>
    <w:rsid w:val="00D616D6"/>
    <w:rsid w:val="00D62040"/>
    <w:rsid w:val="00D620F9"/>
    <w:rsid w:val="00D62140"/>
    <w:rsid w:val="00D62964"/>
    <w:rsid w:val="00D630DB"/>
    <w:rsid w:val="00D63262"/>
    <w:rsid w:val="00D63484"/>
    <w:rsid w:val="00D63751"/>
    <w:rsid w:val="00D64435"/>
    <w:rsid w:val="00D64814"/>
    <w:rsid w:val="00D64A06"/>
    <w:rsid w:val="00D64E1D"/>
    <w:rsid w:val="00D657E0"/>
    <w:rsid w:val="00D65A2E"/>
    <w:rsid w:val="00D65B7B"/>
    <w:rsid w:val="00D6623B"/>
    <w:rsid w:val="00D6625D"/>
    <w:rsid w:val="00D66804"/>
    <w:rsid w:val="00D67525"/>
    <w:rsid w:val="00D67BA7"/>
    <w:rsid w:val="00D70242"/>
    <w:rsid w:val="00D706DE"/>
    <w:rsid w:val="00D70743"/>
    <w:rsid w:val="00D709E5"/>
    <w:rsid w:val="00D71B07"/>
    <w:rsid w:val="00D71EAE"/>
    <w:rsid w:val="00D725A0"/>
    <w:rsid w:val="00D725B0"/>
    <w:rsid w:val="00D7298D"/>
    <w:rsid w:val="00D72AF7"/>
    <w:rsid w:val="00D72D7F"/>
    <w:rsid w:val="00D72F07"/>
    <w:rsid w:val="00D73484"/>
    <w:rsid w:val="00D7370C"/>
    <w:rsid w:val="00D738F6"/>
    <w:rsid w:val="00D73A73"/>
    <w:rsid w:val="00D73B02"/>
    <w:rsid w:val="00D73DE8"/>
    <w:rsid w:val="00D74695"/>
    <w:rsid w:val="00D74829"/>
    <w:rsid w:val="00D74B62"/>
    <w:rsid w:val="00D75324"/>
    <w:rsid w:val="00D75592"/>
    <w:rsid w:val="00D7562F"/>
    <w:rsid w:val="00D75A17"/>
    <w:rsid w:val="00D76A93"/>
    <w:rsid w:val="00D76B0A"/>
    <w:rsid w:val="00D776F8"/>
    <w:rsid w:val="00D77736"/>
    <w:rsid w:val="00D80170"/>
    <w:rsid w:val="00D801A5"/>
    <w:rsid w:val="00D80233"/>
    <w:rsid w:val="00D802ED"/>
    <w:rsid w:val="00D8083F"/>
    <w:rsid w:val="00D8099B"/>
    <w:rsid w:val="00D80A24"/>
    <w:rsid w:val="00D80B23"/>
    <w:rsid w:val="00D814A4"/>
    <w:rsid w:val="00D81C6D"/>
    <w:rsid w:val="00D8380C"/>
    <w:rsid w:val="00D838F5"/>
    <w:rsid w:val="00D85C06"/>
    <w:rsid w:val="00D85FCB"/>
    <w:rsid w:val="00D861B1"/>
    <w:rsid w:val="00D864C6"/>
    <w:rsid w:val="00D86F81"/>
    <w:rsid w:val="00D877AA"/>
    <w:rsid w:val="00D87EA2"/>
    <w:rsid w:val="00D900B6"/>
    <w:rsid w:val="00D902F3"/>
    <w:rsid w:val="00D90815"/>
    <w:rsid w:val="00D90AB4"/>
    <w:rsid w:val="00D91296"/>
    <w:rsid w:val="00D91861"/>
    <w:rsid w:val="00D920F8"/>
    <w:rsid w:val="00D925B5"/>
    <w:rsid w:val="00D92632"/>
    <w:rsid w:val="00D92A4C"/>
    <w:rsid w:val="00D92DA0"/>
    <w:rsid w:val="00D92F17"/>
    <w:rsid w:val="00D93D80"/>
    <w:rsid w:val="00D94277"/>
    <w:rsid w:val="00D94A21"/>
    <w:rsid w:val="00D94AE0"/>
    <w:rsid w:val="00D94C7B"/>
    <w:rsid w:val="00D94CE6"/>
    <w:rsid w:val="00D94D3C"/>
    <w:rsid w:val="00D94F78"/>
    <w:rsid w:val="00D95DA8"/>
    <w:rsid w:val="00D95DD8"/>
    <w:rsid w:val="00D96050"/>
    <w:rsid w:val="00D9651C"/>
    <w:rsid w:val="00D96555"/>
    <w:rsid w:val="00D96BE8"/>
    <w:rsid w:val="00D97456"/>
    <w:rsid w:val="00D9796C"/>
    <w:rsid w:val="00DA021F"/>
    <w:rsid w:val="00DA0709"/>
    <w:rsid w:val="00DA0ED4"/>
    <w:rsid w:val="00DA1259"/>
    <w:rsid w:val="00DA198E"/>
    <w:rsid w:val="00DA1C8F"/>
    <w:rsid w:val="00DA237D"/>
    <w:rsid w:val="00DA2456"/>
    <w:rsid w:val="00DA2ADA"/>
    <w:rsid w:val="00DA2C40"/>
    <w:rsid w:val="00DA30FB"/>
    <w:rsid w:val="00DA43E8"/>
    <w:rsid w:val="00DA4A62"/>
    <w:rsid w:val="00DA4C9A"/>
    <w:rsid w:val="00DA4DA2"/>
    <w:rsid w:val="00DA54CC"/>
    <w:rsid w:val="00DA550B"/>
    <w:rsid w:val="00DA55B0"/>
    <w:rsid w:val="00DA5BD3"/>
    <w:rsid w:val="00DA60A2"/>
    <w:rsid w:val="00DA66F9"/>
    <w:rsid w:val="00DA6BD1"/>
    <w:rsid w:val="00DA72A3"/>
    <w:rsid w:val="00DA76B5"/>
    <w:rsid w:val="00DA78C1"/>
    <w:rsid w:val="00DA7EE9"/>
    <w:rsid w:val="00DB0639"/>
    <w:rsid w:val="00DB0A15"/>
    <w:rsid w:val="00DB0EAB"/>
    <w:rsid w:val="00DB0F74"/>
    <w:rsid w:val="00DB11B3"/>
    <w:rsid w:val="00DB1521"/>
    <w:rsid w:val="00DB1D09"/>
    <w:rsid w:val="00DB1EF5"/>
    <w:rsid w:val="00DB214B"/>
    <w:rsid w:val="00DB21A1"/>
    <w:rsid w:val="00DB22A4"/>
    <w:rsid w:val="00DB2591"/>
    <w:rsid w:val="00DB2F15"/>
    <w:rsid w:val="00DB3496"/>
    <w:rsid w:val="00DB3C21"/>
    <w:rsid w:val="00DB4536"/>
    <w:rsid w:val="00DB4948"/>
    <w:rsid w:val="00DB4B15"/>
    <w:rsid w:val="00DB4C9A"/>
    <w:rsid w:val="00DB4CE6"/>
    <w:rsid w:val="00DB4F2D"/>
    <w:rsid w:val="00DB4F32"/>
    <w:rsid w:val="00DB57A6"/>
    <w:rsid w:val="00DB588F"/>
    <w:rsid w:val="00DB58E1"/>
    <w:rsid w:val="00DB644F"/>
    <w:rsid w:val="00DB6FF6"/>
    <w:rsid w:val="00DB7441"/>
    <w:rsid w:val="00DB77F9"/>
    <w:rsid w:val="00DB7B44"/>
    <w:rsid w:val="00DB7C75"/>
    <w:rsid w:val="00DB7DEB"/>
    <w:rsid w:val="00DB7FEC"/>
    <w:rsid w:val="00DC002D"/>
    <w:rsid w:val="00DC0C55"/>
    <w:rsid w:val="00DC1662"/>
    <w:rsid w:val="00DC1888"/>
    <w:rsid w:val="00DC1B65"/>
    <w:rsid w:val="00DC1F74"/>
    <w:rsid w:val="00DC20A0"/>
    <w:rsid w:val="00DC26E6"/>
    <w:rsid w:val="00DC2C37"/>
    <w:rsid w:val="00DC2FD6"/>
    <w:rsid w:val="00DC3111"/>
    <w:rsid w:val="00DC3242"/>
    <w:rsid w:val="00DC32CD"/>
    <w:rsid w:val="00DC3455"/>
    <w:rsid w:val="00DC36DF"/>
    <w:rsid w:val="00DC38A3"/>
    <w:rsid w:val="00DC4229"/>
    <w:rsid w:val="00DC456F"/>
    <w:rsid w:val="00DC481F"/>
    <w:rsid w:val="00DC4BF9"/>
    <w:rsid w:val="00DC4E5E"/>
    <w:rsid w:val="00DC539D"/>
    <w:rsid w:val="00DC5627"/>
    <w:rsid w:val="00DC5A8D"/>
    <w:rsid w:val="00DC5D2E"/>
    <w:rsid w:val="00DC67DE"/>
    <w:rsid w:val="00DC703D"/>
    <w:rsid w:val="00DC7075"/>
    <w:rsid w:val="00DC785F"/>
    <w:rsid w:val="00DD0365"/>
    <w:rsid w:val="00DD0578"/>
    <w:rsid w:val="00DD0A35"/>
    <w:rsid w:val="00DD0BFE"/>
    <w:rsid w:val="00DD12F1"/>
    <w:rsid w:val="00DD1950"/>
    <w:rsid w:val="00DD1AD9"/>
    <w:rsid w:val="00DD1C64"/>
    <w:rsid w:val="00DD1C6C"/>
    <w:rsid w:val="00DD2864"/>
    <w:rsid w:val="00DD29CF"/>
    <w:rsid w:val="00DD320E"/>
    <w:rsid w:val="00DD3879"/>
    <w:rsid w:val="00DD39A9"/>
    <w:rsid w:val="00DD41B8"/>
    <w:rsid w:val="00DD44E4"/>
    <w:rsid w:val="00DD48AC"/>
    <w:rsid w:val="00DD5042"/>
    <w:rsid w:val="00DD5351"/>
    <w:rsid w:val="00DD53D2"/>
    <w:rsid w:val="00DD5FF6"/>
    <w:rsid w:val="00DD667E"/>
    <w:rsid w:val="00DD73FC"/>
    <w:rsid w:val="00DD779D"/>
    <w:rsid w:val="00DD77F8"/>
    <w:rsid w:val="00DD7C6F"/>
    <w:rsid w:val="00DE01D3"/>
    <w:rsid w:val="00DE03FF"/>
    <w:rsid w:val="00DE0435"/>
    <w:rsid w:val="00DE0C24"/>
    <w:rsid w:val="00DE0FBF"/>
    <w:rsid w:val="00DE11D6"/>
    <w:rsid w:val="00DE1796"/>
    <w:rsid w:val="00DE188E"/>
    <w:rsid w:val="00DE1E53"/>
    <w:rsid w:val="00DE2896"/>
    <w:rsid w:val="00DE3E84"/>
    <w:rsid w:val="00DE40C5"/>
    <w:rsid w:val="00DE48DD"/>
    <w:rsid w:val="00DE493F"/>
    <w:rsid w:val="00DE677E"/>
    <w:rsid w:val="00DE6CFC"/>
    <w:rsid w:val="00DE7269"/>
    <w:rsid w:val="00DF02E1"/>
    <w:rsid w:val="00DF02E3"/>
    <w:rsid w:val="00DF14F3"/>
    <w:rsid w:val="00DF1663"/>
    <w:rsid w:val="00DF1943"/>
    <w:rsid w:val="00DF1A22"/>
    <w:rsid w:val="00DF1F51"/>
    <w:rsid w:val="00DF2280"/>
    <w:rsid w:val="00DF22BD"/>
    <w:rsid w:val="00DF23F0"/>
    <w:rsid w:val="00DF25C4"/>
    <w:rsid w:val="00DF25C9"/>
    <w:rsid w:val="00DF2BA3"/>
    <w:rsid w:val="00DF2D14"/>
    <w:rsid w:val="00DF33A2"/>
    <w:rsid w:val="00DF380E"/>
    <w:rsid w:val="00DF3F6A"/>
    <w:rsid w:val="00DF4913"/>
    <w:rsid w:val="00DF4AF7"/>
    <w:rsid w:val="00DF6346"/>
    <w:rsid w:val="00DF6604"/>
    <w:rsid w:val="00DF7892"/>
    <w:rsid w:val="00DF7C8D"/>
    <w:rsid w:val="00DF7F63"/>
    <w:rsid w:val="00E005FC"/>
    <w:rsid w:val="00E007E5"/>
    <w:rsid w:val="00E00853"/>
    <w:rsid w:val="00E00C68"/>
    <w:rsid w:val="00E00DCB"/>
    <w:rsid w:val="00E0104C"/>
    <w:rsid w:val="00E02134"/>
    <w:rsid w:val="00E0218E"/>
    <w:rsid w:val="00E023B3"/>
    <w:rsid w:val="00E02442"/>
    <w:rsid w:val="00E025CC"/>
    <w:rsid w:val="00E0325A"/>
    <w:rsid w:val="00E03327"/>
    <w:rsid w:val="00E0358D"/>
    <w:rsid w:val="00E03C3C"/>
    <w:rsid w:val="00E0415B"/>
    <w:rsid w:val="00E04792"/>
    <w:rsid w:val="00E04932"/>
    <w:rsid w:val="00E04B2A"/>
    <w:rsid w:val="00E054E9"/>
    <w:rsid w:val="00E05858"/>
    <w:rsid w:val="00E05E6F"/>
    <w:rsid w:val="00E06745"/>
    <w:rsid w:val="00E067AC"/>
    <w:rsid w:val="00E06D7A"/>
    <w:rsid w:val="00E07063"/>
    <w:rsid w:val="00E071A1"/>
    <w:rsid w:val="00E10435"/>
    <w:rsid w:val="00E10B08"/>
    <w:rsid w:val="00E11721"/>
    <w:rsid w:val="00E11D86"/>
    <w:rsid w:val="00E12662"/>
    <w:rsid w:val="00E12A63"/>
    <w:rsid w:val="00E130FA"/>
    <w:rsid w:val="00E13149"/>
    <w:rsid w:val="00E133E2"/>
    <w:rsid w:val="00E1350A"/>
    <w:rsid w:val="00E135AB"/>
    <w:rsid w:val="00E136AF"/>
    <w:rsid w:val="00E13B56"/>
    <w:rsid w:val="00E13C07"/>
    <w:rsid w:val="00E13F99"/>
    <w:rsid w:val="00E142F7"/>
    <w:rsid w:val="00E149A1"/>
    <w:rsid w:val="00E14A46"/>
    <w:rsid w:val="00E14BCC"/>
    <w:rsid w:val="00E153AE"/>
    <w:rsid w:val="00E1547F"/>
    <w:rsid w:val="00E15C2B"/>
    <w:rsid w:val="00E168A2"/>
    <w:rsid w:val="00E16AD6"/>
    <w:rsid w:val="00E16B91"/>
    <w:rsid w:val="00E16C39"/>
    <w:rsid w:val="00E1741E"/>
    <w:rsid w:val="00E176A7"/>
    <w:rsid w:val="00E203B0"/>
    <w:rsid w:val="00E204F3"/>
    <w:rsid w:val="00E20803"/>
    <w:rsid w:val="00E20898"/>
    <w:rsid w:val="00E20B43"/>
    <w:rsid w:val="00E213BA"/>
    <w:rsid w:val="00E21AF0"/>
    <w:rsid w:val="00E21C21"/>
    <w:rsid w:val="00E21E99"/>
    <w:rsid w:val="00E221F0"/>
    <w:rsid w:val="00E222A2"/>
    <w:rsid w:val="00E22752"/>
    <w:rsid w:val="00E22E0C"/>
    <w:rsid w:val="00E23533"/>
    <w:rsid w:val="00E23D11"/>
    <w:rsid w:val="00E23E2B"/>
    <w:rsid w:val="00E24206"/>
    <w:rsid w:val="00E24657"/>
    <w:rsid w:val="00E24E33"/>
    <w:rsid w:val="00E24E5E"/>
    <w:rsid w:val="00E25A99"/>
    <w:rsid w:val="00E25E7A"/>
    <w:rsid w:val="00E266C5"/>
    <w:rsid w:val="00E2678A"/>
    <w:rsid w:val="00E26D78"/>
    <w:rsid w:val="00E2707A"/>
    <w:rsid w:val="00E27324"/>
    <w:rsid w:val="00E27816"/>
    <w:rsid w:val="00E30AB2"/>
    <w:rsid w:val="00E30FF1"/>
    <w:rsid w:val="00E31B4C"/>
    <w:rsid w:val="00E3291D"/>
    <w:rsid w:val="00E32AF8"/>
    <w:rsid w:val="00E33157"/>
    <w:rsid w:val="00E33728"/>
    <w:rsid w:val="00E338D7"/>
    <w:rsid w:val="00E34203"/>
    <w:rsid w:val="00E342D4"/>
    <w:rsid w:val="00E3444A"/>
    <w:rsid w:val="00E34524"/>
    <w:rsid w:val="00E347FD"/>
    <w:rsid w:val="00E348EC"/>
    <w:rsid w:val="00E34DEE"/>
    <w:rsid w:val="00E35306"/>
    <w:rsid w:val="00E354F2"/>
    <w:rsid w:val="00E35549"/>
    <w:rsid w:val="00E359B6"/>
    <w:rsid w:val="00E35BEA"/>
    <w:rsid w:val="00E35E3C"/>
    <w:rsid w:val="00E35FDC"/>
    <w:rsid w:val="00E3638F"/>
    <w:rsid w:val="00E36999"/>
    <w:rsid w:val="00E3708C"/>
    <w:rsid w:val="00E379C6"/>
    <w:rsid w:val="00E37A58"/>
    <w:rsid w:val="00E37E9C"/>
    <w:rsid w:val="00E401C5"/>
    <w:rsid w:val="00E4053D"/>
    <w:rsid w:val="00E40A99"/>
    <w:rsid w:val="00E40BAB"/>
    <w:rsid w:val="00E4102A"/>
    <w:rsid w:val="00E41307"/>
    <w:rsid w:val="00E4187B"/>
    <w:rsid w:val="00E41B0A"/>
    <w:rsid w:val="00E41C4D"/>
    <w:rsid w:val="00E41C57"/>
    <w:rsid w:val="00E41E51"/>
    <w:rsid w:val="00E424BB"/>
    <w:rsid w:val="00E425E3"/>
    <w:rsid w:val="00E42EF8"/>
    <w:rsid w:val="00E43AA7"/>
    <w:rsid w:val="00E43C0C"/>
    <w:rsid w:val="00E4428B"/>
    <w:rsid w:val="00E4469D"/>
    <w:rsid w:val="00E44AA1"/>
    <w:rsid w:val="00E44CF5"/>
    <w:rsid w:val="00E44D63"/>
    <w:rsid w:val="00E45B92"/>
    <w:rsid w:val="00E45DD0"/>
    <w:rsid w:val="00E46845"/>
    <w:rsid w:val="00E47620"/>
    <w:rsid w:val="00E50370"/>
    <w:rsid w:val="00E504FD"/>
    <w:rsid w:val="00E50653"/>
    <w:rsid w:val="00E50924"/>
    <w:rsid w:val="00E5095F"/>
    <w:rsid w:val="00E50BCE"/>
    <w:rsid w:val="00E517A4"/>
    <w:rsid w:val="00E51A3B"/>
    <w:rsid w:val="00E51C69"/>
    <w:rsid w:val="00E51C93"/>
    <w:rsid w:val="00E51DC0"/>
    <w:rsid w:val="00E51DF9"/>
    <w:rsid w:val="00E52881"/>
    <w:rsid w:val="00E52C04"/>
    <w:rsid w:val="00E52FE3"/>
    <w:rsid w:val="00E53CEA"/>
    <w:rsid w:val="00E53F98"/>
    <w:rsid w:val="00E5414F"/>
    <w:rsid w:val="00E54AAA"/>
    <w:rsid w:val="00E5511A"/>
    <w:rsid w:val="00E55172"/>
    <w:rsid w:val="00E5551F"/>
    <w:rsid w:val="00E556D0"/>
    <w:rsid w:val="00E5597A"/>
    <w:rsid w:val="00E55C56"/>
    <w:rsid w:val="00E55C69"/>
    <w:rsid w:val="00E56C71"/>
    <w:rsid w:val="00E56D5C"/>
    <w:rsid w:val="00E56E6C"/>
    <w:rsid w:val="00E57446"/>
    <w:rsid w:val="00E57C00"/>
    <w:rsid w:val="00E6076E"/>
    <w:rsid w:val="00E6096A"/>
    <w:rsid w:val="00E60999"/>
    <w:rsid w:val="00E60C1F"/>
    <w:rsid w:val="00E60D12"/>
    <w:rsid w:val="00E60D5A"/>
    <w:rsid w:val="00E60F44"/>
    <w:rsid w:val="00E61451"/>
    <w:rsid w:val="00E61653"/>
    <w:rsid w:val="00E62B6A"/>
    <w:rsid w:val="00E62C70"/>
    <w:rsid w:val="00E62E7A"/>
    <w:rsid w:val="00E63D4A"/>
    <w:rsid w:val="00E64F08"/>
    <w:rsid w:val="00E650CC"/>
    <w:rsid w:val="00E65230"/>
    <w:rsid w:val="00E65766"/>
    <w:rsid w:val="00E65C9A"/>
    <w:rsid w:val="00E66214"/>
    <w:rsid w:val="00E66575"/>
    <w:rsid w:val="00E6664B"/>
    <w:rsid w:val="00E66A4E"/>
    <w:rsid w:val="00E66BA0"/>
    <w:rsid w:val="00E67247"/>
    <w:rsid w:val="00E67BA0"/>
    <w:rsid w:val="00E702E3"/>
    <w:rsid w:val="00E70800"/>
    <w:rsid w:val="00E70CC8"/>
    <w:rsid w:val="00E70D00"/>
    <w:rsid w:val="00E70D6E"/>
    <w:rsid w:val="00E716F2"/>
    <w:rsid w:val="00E7183E"/>
    <w:rsid w:val="00E71A6C"/>
    <w:rsid w:val="00E71BC1"/>
    <w:rsid w:val="00E727DD"/>
    <w:rsid w:val="00E72CE9"/>
    <w:rsid w:val="00E742B1"/>
    <w:rsid w:val="00E74446"/>
    <w:rsid w:val="00E74943"/>
    <w:rsid w:val="00E74DE7"/>
    <w:rsid w:val="00E74F62"/>
    <w:rsid w:val="00E75222"/>
    <w:rsid w:val="00E756A4"/>
    <w:rsid w:val="00E75BB6"/>
    <w:rsid w:val="00E75C2A"/>
    <w:rsid w:val="00E7600F"/>
    <w:rsid w:val="00E7641D"/>
    <w:rsid w:val="00E766DB"/>
    <w:rsid w:val="00E76D29"/>
    <w:rsid w:val="00E77146"/>
    <w:rsid w:val="00E77528"/>
    <w:rsid w:val="00E77B72"/>
    <w:rsid w:val="00E804A2"/>
    <w:rsid w:val="00E809B5"/>
    <w:rsid w:val="00E809DE"/>
    <w:rsid w:val="00E80AE7"/>
    <w:rsid w:val="00E81087"/>
    <w:rsid w:val="00E810B5"/>
    <w:rsid w:val="00E810D4"/>
    <w:rsid w:val="00E81147"/>
    <w:rsid w:val="00E811C8"/>
    <w:rsid w:val="00E812E0"/>
    <w:rsid w:val="00E81FB8"/>
    <w:rsid w:val="00E828C6"/>
    <w:rsid w:val="00E82CEC"/>
    <w:rsid w:val="00E83DEB"/>
    <w:rsid w:val="00E84924"/>
    <w:rsid w:val="00E84977"/>
    <w:rsid w:val="00E84F5A"/>
    <w:rsid w:val="00E85317"/>
    <w:rsid w:val="00E857B4"/>
    <w:rsid w:val="00E858C6"/>
    <w:rsid w:val="00E8594C"/>
    <w:rsid w:val="00E85B3F"/>
    <w:rsid w:val="00E863CE"/>
    <w:rsid w:val="00E86619"/>
    <w:rsid w:val="00E86631"/>
    <w:rsid w:val="00E8705A"/>
    <w:rsid w:val="00E87232"/>
    <w:rsid w:val="00E87685"/>
    <w:rsid w:val="00E87919"/>
    <w:rsid w:val="00E90192"/>
    <w:rsid w:val="00E903FC"/>
    <w:rsid w:val="00E905D1"/>
    <w:rsid w:val="00E90973"/>
    <w:rsid w:val="00E909B3"/>
    <w:rsid w:val="00E91052"/>
    <w:rsid w:val="00E9106E"/>
    <w:rsid w:val="00E9149F"/>
    <w:rsid w:val="00E9174E"/>
    <w:rsid w:val="00E918FA"/>
    <w:rsid w:val="00E91909"/>
    <w:rsid w:val="00E922EB"/>
    <w:rsid w:val="00E92C4E"/>
    <w:rsid w:val="00E93F57"/>
    <w:rsid w:val="00E958D1"/>
    <w:rsid w:val="00E959EF"/>
    <w:rsid w:val="00E95B51"/>
    <w:rsid w:val="00E95D76"/>
    <w:rsid w:val="00E966D7"/>
    <w:rsid w:val="00E9690A"/>
    <w:rsid w:val="00E96A2D"/>
    <w:rsid w:val="00E96CA1"/>
    <w:rsid w:val="00E96F01"/>
    <w:rsid w:val="00E971EC"/>
    <w:rsid w:val="00E9758B"/>
    <w:rsid w:val="00E9770B"/>
    <w:rsid w:val="00E97981"/>
    <w:rsid w:val="00E97B1E"/>
    <w:rsid w:val="00E97B99"/>
    <w:rsid w:val="00EA0070"/>
    <w:rsid w:val="00EA04EB"/>
    <w:rsid w:val="00EA0AFD"/>
    <w:rsid w:val="00EA0D41"/>
    <w:rsid w:val="00EA0E24"/>
    <w:rsid w:val="00EA0F31"/>
    <w:rsid w:val="00EA1061"/>
    <w:rsid w:val="00EA16C4"/>
    <w:rsid w:val="00EA1CE0"/>
    <w:rsid w:val="00EA1DDB"/>
    <w:rsid w:val="00EA1E5E"/>
    <w:rsid w:val="00EA2105"/>
    <w:rsid w:val="00EA240A"/>
    <w:rsid w:val="00EA24EB"/>
    <w:rsid w:val="00EA25A3"/>
    <w:rsid w:val="00EA2F7C"/>
    <w:rsid w:val="00EA3577"/>
    <w:rsid w:val="00EA43B0"/>
    <w:rsid w:val="00EA517C"/>
    <w:rsid w:val="00EA545E"/>
    <w:rsid w:val="00EA54E6"/>
    <w:rsid w:val="00EA5CD8"/>
    <w:rsid w:val="00EA6424"/>
    <w:rsid w:val="00EA6A75"/>
    <w:rsid w:val="00EA7548"/>
    <w:rsid w:val="00EA7989"/>
    <w:rsid w:val="00EA7ED9"/>
    <w:rsid w:val="00EA7FD9"/>
    <w:rsid w:val="00EB09DD"/>
    <w:rsid w:val="00EB0FA6"/>
    <w:rsid w:val="00EB1962"/>
    <w:rsid w:val="00EB1A63"/>
    <w:rsid w:val="00EB39D9"/>
    <w:rsid w:val="00EB3BC0"/>
    <w:rsid w:val="00EB3C8D"/>
    <w:rsid w:val="00EB3D23"/>
    <w:rsid w:val="00EB3DD4"/>
    <w:rsid w:val="00EB42EE"/>
    <w:rsid w:val="00EB4629"/>
    <w:rsid w:val="00EB470F"/>
    <w:rsid w:val="00EB5E59"/>
    <w:rsid w:val="00EB6203"/>
    <w:rsid w:val="00EB6469"/>
    <w:rsid w:val="00EB6AE9"/>
    <w:rsid w:val="00EB6DCC"/>
    <w:rsid w:val="00EB7082"/>
    <w:rsid w:val="00EB7BF0"/>
    <w:rsid w:val="00EB7EE1"/>
    <w:rsid w:val="00EC0241"/>
    <w:rsid w:val="00EC090F"/>
    <w:rsid w:val="00EC0C84"/>
    <w:rsid w:val="00EC143A"/>
    <w:rsid w:val="00EC1788"/>
    <w:rsid w:val="00EC20CD"/>
    <w:rsid w:val="00EC23BA"/>
    <w:rsid w:val="00EC2649"/>
    <w:rsid w:val="00EC2BEF"/>
    <w:rsid w:val="00EC2D66"/>
    <w:rsid w:val="00EC2E5F"/>
    <w:rsid w:val="00EC31FD"/>
    <w:rsid w:val="00EC358F"/>
    <w:rsid w:val="00EC3594"/>
    <w:rsid w:val="00EC376C"/>
    <w:rsid w:val="00EC384F"/>
    <w:rsid w:val="00EC3D1B"/>
    <w:rsid w:val="00EC3E6D"/>
    <w:rsid w:val="00EC3EBA"/>
    <w:rsid w:val="00EC3F04"/>
    <w:rsid w:val="00EC43F9"/>
    <w:rsid w:val="00EC51DD"/>
    <w:rsid w:val="00EC52FA"/>
    <w:rsid w:val="00EC5898"/>
    <w:rsid w:val="00EC5932"/>
    <w:rsid w:val="00EC5E1A"/>
    <w:rsid w:val="00EC630A"/>
    <w:rsid w:val="00EC66FC"/>
    <w:rsid w:val="00EC753E"/>
    <w:rsid w:val="00EC7E64"/>
    <w:rsid w:val="00EC7F22"/>
    <w:rsid w:val="00ED0013"/>
    <w:rsid w:val="00ED004B"/>
    <w:rsid w:val="00ED020E"/>
    <w:rsid w:val="00ED0B6D"/>
    <w:rsid w:val="00ED14CC"/>
    <w:rsid w:val="00ED1817"/>
    <w:rsid w:val="00ED1988"/>
    <w:rsid w:val="00ED1C67"/>
    <w:rsid w:val="00ED1FDD"/>
    <w:rsid w:val="00ED2125"/>
    <w:rsid w:val="00ED2225"/>
    <w:rsid w:val="00ED23F1"/>
    <w:rsid w:val="00ED3053"/>
    <w:rsid w:val="00ED4411"/>
    <w:rsid w:val="00ED4479"/>
    <w:rsid w:val="00ED4D4C"/>
    <w:rsid w:val="00ED4E84"/>
    <w:rsid w:val="00ED556F"/>
    <w:rsid w:val="00ED6061"/>
    <w:rsid w:val="00ED7F34"/>
    <w:rsid w:val="00ED7F93"/>
    <w:rsid w:val="00EE03E1"/>
    <w:rsid w:val="00EE0480"/>
    <w:rsid w:val="00EE09B0"/>
    <w:rsid w:val="00EE0DA6"/>
    <w:rsid w:val="00EE1084"/>
    <w:rsid w:val="00EE13D1"/>
    <w:rsid w:val="00EE13E5"/>
    <w:rsid w:val="00EE14D2"/>
    <w:rsid w:val="00EE1779"/>
    <w:rsid w:val="00EE181F"/>
    <w:rsid w:val="00EE19BA"/>
    <w:rsid w:val="00EE19C9"/>
    <w:rsid w:val="00EE1EA0"/>
    <w:rsid w:val="00EE27FE"/>
    <w:rsid w:val="00EE2C88"/>
    <w:rsid w:val="00EE2F84"/>
    <w:rsid w:val="00EE35A7"/>
    <w:rsid w:val="00EE3954"/>
    <w:rsid w:val="00EE3B01"/>
    <w:rsid w:val="00EE4D19"/>
    <w:rsid w:val="00EE52AA"/>
    <w:rsid w:val="00EE572E"/>
    <w:rsid w:val="00EE5D7C"/>
    <w:rsid w:val="00EE5E2A"/>
    <w:rsid w:val="00EE5E31"/>
    <w:rsid w:val="00EE67C6"/>
    <w:rsid w:val="00EE6F2B"/>
    <w:rsid w:val="00EE73FF"/>
    <w:rsid w:val="00EE7838"/>
    <w:rsid w:val="00EE79C5"/>
    <w:rsid w:val="00EE7D54"/>
    <w:rsid w:val="00EF0284"/>
    <w:rsid w:val="00EF06CB"/>
    <w:rsid w:val="00EF0F80"/>
    <w:rsid w:val="00EF1A52"/>
    <w:rsid w:val="00EF1C38"/>
    <w:rsid w:val="00EF22F0"/>
    <w:rsid w:val="00EF253E"/>
    <w:rsid w:val="00EF2559"/>
    <w:rsid w:val="00EF26CC"/>
    <w:rsid w:val="00EF2845"/>
    <w:rsid w:val="00EF2867"/>
    <w:rsid w:val="00EF2E16"/>
    <w:rsid w:val="00EF2F4E"/>
    <w:rsid w:val="00EF3106"/>
    <w:rsid w:val="00EF31D1"/>
    <w:rsid w:val="00EF32AC"/>
    <w:rsid w:val="00EF378B"/>
    <w:rsid w:val="00EF3973"/>
    <w:rsid w:val="00EF4247"/>
    <w:rsid w:val="00EF4294"/>
    <w:rsid w:val="00EF42C3"/>
    <w:rsid w:val="00EF4770"/>
    <w:rsid w:val="00EF4AF0"/>
    <w:rsid w:val="00EF4D00"/>
    <w:rsid w:val="00EF5341"/>
    <w:rsid w:val="00EF54BE"/>
    <w:rsid w:val="00EF5769"/>
    <w:rsid w:val="00EF58D9"/>
    <w:rsid w:val="00EF5DEC"/>
    <w:rsid w:val="00EF5E1A"/>
    <w:rsid w:val="00EF640C"/>
    <w:rsid w:val="00EF6756"/>
    <w:rsid w:val="00EF6A19"/>
    <w:rsid w:val="00EF6D00"/>
    <w:rsid w:val="00EF6ED0"/>
    <w:rsid w:val="00EF6F1D"/>
    <w:rsid w:val="00EF727C"/>
    <w:rsid w:val="00EF7309"/>
    <w:rsid w:val="00EF759D"/>
    <w:rsid w:val="00EF766C"/>
    <w:rsid w:val="00EF798C"/>
    <w:rsid w:val="00EF7A01"/>
    <w:rsid w:val="00F00D71"/>
    <w:rsid w:val="00F00D7F"/>
    <w:rsid w:val="00F00FAC"/>
    <w:rsid w:val="00F0110A"/>
    <w:rsid w:val="00F0252D"/>
    <w:rsid w:val="00F0255B"/>
    <w:rsid w:val="00F02650"/>
    <w:rsid w:val="00F02A8A"/>
    <w:rsid w:val="00F0362E"/>
    <w:rsid w:val="00F0399B"/>
    <w:rsid w:val="00F04182"/>
    <w:rsid w:val="00F042AD"/>
    <w:rsid w:val="00F0452A"/>
    <w:rsid w:val="00F047E7"/>
    <w:rsid w:val="00F04F0B"/>
    <w:rsid w:val="00F0556D"/>
    <w:rsid w:val="00F05EB3"/>
    <w:rsid w:val="00F06279"/>
    <w:rsid w:val="00F06774"/>
    <w:rsid w:val="00F068C8"/>
    <w:rsid w:val="00F069E9"/>
    <w:rsid w:val="00F06BC2"/>
    <w:rsid w:val="00F06E16"/>
    <w:rsid w:val="00F07F55"/>
    <w:rsid w:val="00F1014F"/>
    <w:rsid w:val="00F10511"/>
    <w:rsid w:val="00F1078B"/>
    <w:rsid w:val="00F10970"/>
    <w:rsid w:val="00F117FF"/>
    <w:rsid w:val="00F11AAA"/>
    <w:rsid w:val="00F11B71"/>
    <w:rsid w:val="00F11D36"/>
    <w:rsid w:val="00F12BC4"/>
    <w:rsid w:val="00F12F9A"/>
    <w:rsid w:val="00F137E5"/>
    <w:rsid w:val="00F14B66"/>
    <w:rsid w:val="00F14D31"/>
    <w:rsid w:val="00F14DA1"/>
    <w:rsid w:val="00F150E3"/>
    <w:rsid w:val="00F15349"/>
    <w:rsid w:val="00F15CE0"/>
    <w:rsid w:val="00F1635E"/>
    <w:rsid w:val="00F166BB"/>
    <w:rsid w:val="00F17840"/>
    <w:rsid w:val="00F17C4B"/>
    <w:rsid w:val="00F20425"/>
    <w:rsid w:val="00F20B56"/>
    <w:rsid w:val="00F2165F"/>
    <w:rsid w:val="00F2179F"/>
    <w:rsid w:val="00F2189D"/>
    <w:rsid w:val="00F21961"/>
    <w:rsid w:val="00F21AAD"/>
    <w:rsid w:val="00F21ECB"/>
    <w:rsid w:val="00F227F4"/>
    <w:rsid w:val="00F23A94"/>
    <w:rsid w:val="00F23CC5"/>
    <w:rsid w:val="00F24326"/>
    <w:rsid w:val="00F2467F"/>
    <w:rsid w:val="00F25055"/>
    <w:rsid w:val="00F2546D"/>
    <w:rsid w:val="00F25F59"/>
    <w:rsid w:val="00F265F3"/>
    <w:rsid w:val="00F26626"/>
    <w:rsid w:val="00F26758"/>
    <w:rsid w:val="00F26829"/>
    <w:rsid w:val="00F26EC7"/>
    <w:rsid w:val="00F2730A"/>
    <w:rsid w:val="00F2732A"/>
    <w:rsid w:val="00F274FF"/>
    <w:rsid w:val="00F27A3C"/>
    <w:rsid w:val="00F3019C"/>
    <w:rsid w:val="00F3033D"/>
    <w:rsid w:val="00F3042C"/>
    <w:rsid w:val="00F30519"/>
    <w:rsid w:val="00F30E12"/>
    <w:rsid w:val="00F3191E"/>
    <w:rsid w:val="00F31BB4"/>
    <w:rsid w:val="00F323B3"/>
    <w:rsid w:val="00F32AF8"/>
    <w:rsid w:val="00F32DD1"/>
    <w:rsid w:val="00F331D6"/>
    <w:rsid w:val="00F33620"/>
    <w:rsid w:val="00F33D6D"/>
    <w:rsid w:val="00F33E9A"/>
    <w:rsid w:val="00F33FA7"/>
    <w:rsid w:val="00F340ED"/>
    <w:rsid w:val="00F34403"/>
    <w:rsid w:val="00F34819"/>
    <w:rsid w:val="00F34AA6"/>
    <w:rsid w:val="00F353DF"/>
    <w:rsid w:val="00F35B43"/>
    <w:rsid w:val="00F35DD6"/>
    <w:rsid w:val="00F36435"/>
    <w:rsid w:val="00F36C05"/>
    <w:rsid w:val="00F36E48"/>
    <w:rsid w:val="00F370C5"/>
    <w:rsid w:val="00F37437"/>
    <w:rsid w:val="00F37F5D"/>
    <w:rsid w:val="00F405C5"/>
    <w:rsid w:val="00F411A8"/>
    <w:rsid w:val="00F411FF"/>
    <w:rsid w:val="00F413AD"/>
    <w:rsid w:val="00F413BC"/>
    <w:rsid w:val="00F417AF"/>
    <w:rsid w:val="00F41DA4"/>
    <w:rsid w:val="00F41FBB"/>
    <w:rsid w:val="00F4296E"/>
    <w:rsid w:val="00F42B69"/>
    <w:rsid w:val="00F42BED"/>
    <w:rsid w:val="00F42D2F"/>
    <w:rsid w:val="00F42EE0"/>
    <w:rsid w:val="00F43C4E"/>
    <w:rsid w:val="00F43E87"/>
    <w:rsid w:val="00F44787"/>
    <w:rsid w:val="00F44899"/>
    <w:rsid w:val="00F448CF"/>
    <w:rsid w:val="00F44973"/>
    <w:rsid w:val="00F45360"/>
    <w:rsid w:val="00F4616E"/>
    <w:rsid w:val="00F462DA"/>
    <w:rsid w:val="00F4652D"/>
    <w:rsid w:val="00F46767"/>
    <w:rsid w:val="00F4686F"/>
    <w:rsid w:val="00F46DE6"/>
    <w:rsid w:val="00F47596"/>
    <w:rsid w:val="00F4793C"/>
    <w:rsid w:val="00F47B99"/>
    <w:rsid w:val="00F47D4F"/>
    <w:rsid w:val="00F5003A"/>
    <w:rsid w:val="00F50131"/>
    <w:rsid w:val="00F507C1"/>
    <w:rsid w:val="00F50849"/>
    <w:rsid w:val="00F50BD1"/>
    <w:rsid w:val="00F51E76"/>
    <w:rsid w:val="00F527CC"/>
    <w:rsid w:val="00F52B98"/>
    <w:rsid w:val="00F52D72"/>
    <w:rsid w:val="00F53165"/>
    <w:rsid w:val="00F53F8F"/>
    <w:rsid w:val="00F54051"/>
    <w:rsid w:val="00F54C28"/>
    <w:rsid w:val="00F54F8F"/>
    <w:rsid w:val="00F55394"/>
    <w:rsid w:val="00F559D9"/>
    <w:rsid w:val="00F559EA"/>
    <w:rsid w:val="00F55A02"/>
    <w:rsid w:val="00F56849"/>
    <w:rsid w:val="00F56E9E"/>
    <w:rsid w:val="00F57CFF"/>
    <w:rsid w:val="00F600F7"/>
    <w:rsid w:val="00F60751"/>
    <w:rsid w:val="00F608A9"/>
    <w:rsid w:val="00F60EAF"/>
    <w:rsid w:val="00F6136E"/>
    <w:rsid w:val="00F614EB"/>
    <w:rsid w:val="00F6153F"/>
    <w:rsid w:val="00F616DF"/>
    <w:rsid w:val="00F61B3D"/>
    <w:rsid w:val="00F61DEB"/>
    <w:rsid w:val="00F622A4"/>
    <w:rsid w:val="00F62863"/>
    <w:rsid w:val="00F63557"/>
    <w:rsid w:val="00F6366F"/>
    <w:rsid w:val="00F64172"/>
    <w:rsid w:val="00F65C42"/>
    <w:rsid w:val="00F66E1C"/>
    <w:rsid w:val="00F67201"/>
    <w:rsid w:val="00F67784"/>
    <w:rsid w:val="00F67797"/>
    <w:rsid w:val="00F67813"/>
    <w:rsid w:val="00F7021C"/>
    <w:rsid w:val="00F703C1"/>
    <w:rsid w:val="00F707B3"/>
    <w:rsid w:val="00F70B0A"/>
    <w:rsid w:val="00F713E2"/>
    <w:rsid w:val="00F71469"/>
    <w:rsid w:val="00F72DE3"/>
    <w:rsid w:val="00F72E23"/>
    <w:rsid w:val="00F731EF"/>
    <w:rsid w:val="00F7348C"/>
    <w:rsid w:val="00F734C8"/>
    <w:rsid w:val="00F73B26"/>
    <w:rsid w:val="00F73F6A"/>
    <w:rsid w:val="00F74277"/>
    <w:rsid w:val="00F74F72"/>
    <w:rsid w:val="00F751DB"/>
    <w:rsid w:val="00F756A0"/>
    <w:rsid w:val="00F756BB"/>
    <w:rsid w:val="00F75727"/>
    <w:rsid w:val="00F758C1"/>
    <w:rsid w:val="00F75C3B"/>
    <w:rsid w:val="00F75D72"/>
    <w:rsid w:val="00F76068"/>
    <w:rsid w:val="00F763C1"/>
    <w:rsid w:val="00F764C8"/>
    <w:rsid w:val="00F76A69"/>
    <w:rsid w:val="00F7753F"/>
    <w:rsid w:val="00F776CE"/>
    <w:rsid w:val="00F779D6"/>
    <w:rsid w:val="00F77FBE"/>
    <w:rsid w:val="00F801C2"/>
    <w:rsid w:val="00F80360"/>
    <w:rsid w:val="00F80BBF"/>
    <w:rsid w:val="00F80DA0"/>
    <w:rsid w:val="00F816D9"/>
    <w:rsid w:val="00F81823"/>
    <w:rsid w:val="00F8203F"/>
    <w:rsid w:val="00F82064"/>
    <w:rsid w:val="00F822A8"/>
    <w:rsid w:val="00F82343"/>
    <w:rsid w:val="00F826F2"/>
    <w:rsid w:val="00F827C8"/>
    <w:rsid w:val="00F82AC3"/>
    <w:rsid w:val="00F82CBE"/>
    <w:rsid w:val="00F832F3"/>
    <w:rsid w:val="00F83A20"/>
    <w:rsid w:val="00F84296"/>
    <w:rsid w:val="00F85102"/>
    <w:rsid w:val="00F8531D"/>
    <w:rsid w:val="00F85701"/>
    <w:rsid w:val="00F858F6"/>
    <w:rsid w:val="00F85953"/>
    <w:rsid w:val="00F85F3E"/>
    <w:rsid w:val="00F86555"/>
    <w:rsid w:val="00F872A2"/>
    <w:rsid w:val="00F8734A"/>
    <w:rsid w:val="00F8735C"/>
    <w:rsid w:val="00F875FF"/>
    <w:rsid w:val="00F87A7B"/>
    <w:rsid w:val="00F87C00"/>
    <w:rsid w:val="00F87EB0"/>
    <w:rsid w:val="00F900F4"/>
    <w:rsid w:val="00F90459"/>
    <w:rsid w:val="00F9082E"/>
    <w:rsid w:val="00F9099D"/>
    <w:rsid w:val="00F91198"/>
    <w:rsid w:val="00F9145F"/>
    <w:rsid w:val="00F91D5F"/>
    <w:rsid w:val="00F91E67"/>
    <w:rsid w:val="00F91F3C"/>
    <w:rsid w:val="00F92F16"/>
    <w:rsid w:val="00F92FDE"/>
    <w:rsid w:val="00F93169"/>
    <w:rsid w:val="00F9316E"/>
    <w:rsid w:val="00F93476"/>
    <w:rsid w:val="00F93606"/>
    <w:rsid w:val="00F936E0"/>
    <w:rsid w:val="00F936FE"/>
    <w:rsid w:val="00F938AA"/>
    <w:rsid w:val="00F93A0D"/>
    <w:rsid w:val="00F93AB8"/>
    <w:rsid w:val="00F93E24"/>
    <w:rsid w:val="00F940E7"/>
    <w:rsid w:val="00F94567"/>
    <w:rsid w:val="00F9481A"/>
    <w:rsid w:val="00F94E82"/>
    <w:rsid w:val="00F952B5"/>
    <w:rsid w:val="00F95333"/>
    <w:rsid w:val="00F96244"/>
    <w:rsid w:val="00F968AD"/>
    <w:rsid w:val="00F96A9A"/>
    <w:rsid w:val="00F96DA3"/>
    <w:rsid w:val="00F9750F"/>
    <w:rsid w:val="00FA00C7"/>
    <w:rsid w:val="00FA0541"/>
    <w:rsid w:val="00FA05CC"/>
    <w:rsid w:val="00FA05F2"/>
    <w:rsid w:val="00FA07D7"/>
    <w:rsid w:val="00FA136A"/>
    <w:rsid w:val="00FA14FC"/>
    <w:rsid w:val="00FA1F67"/>
    <w:rsid w:val="00FA2040"/>
    <w:rsid w:val="00FA22ED"/>
    <w:rsid w:val="00FA2804"/>
    <w:rsid w:val="00FA29C0"/>
    <w:rsid w:val="00FA2DBC"/>
    <w:rsid w:val="00FA33BA"/>
    <w:rsid w:val="00FA35B7"/>
    <w:rsid w:val="00FA3DF0"/>
    <w:rsid w:val="00FA4870"/>
    <w:rsid w:val="00FA4F95"/>
    <w:rsid w:val="00FA4FA4"/>
    <w:rsid w:val="00FA528F"/>
    <w:rsid w:val="00FA57EC"/>
    <w:rsid w:val="00FA5A60"/>
    <w:rsid w:val="00FA5E25"/>
    <w:rsid w:val="00FA5EDE"/>
    <w:rsid w:val="00FA5FD3"/>
    <w:rsid w:val="00FA6045"/>
    <w:rsid w:val="00FA674B"/>
    <w:rsid w:val="00FA6B60"/>
    <w:rsid w:val="00FA720E"/>
    <w:rsid w:val="00FA7624"/>
    <w:rsid w:val="00FA77EA"/>
    <w:rsid w:val="00FA7A08"/>
    <w:rsid w:val="00FA7A51"/>
    <w:rsid w:val="00FB0131"/>
    <w:rsid w:val="00FB0A60"/>
    <w:rsid w:val="00FB0B6E"/>
    <w:rsid w:val="00FB0C3C"/>
    <w:rsid w:val="00FB1196"/>
    <w:rsid w:val="00FB139D"/>
    <w:rsid w:val="00FB15CA"/>
    <w:rsid w:val="00FB1C17"/>
    <w:rsid w:val="00FB1DC9"/>
    <w:rsid w:val="00FB1EA9"/>
    <w:rsid w:val="00FB1F0E"/>
    <w:rsid w:val="00FB2596"/>
    <w:rsid w:val="00FB32D2"/>
    <w:rsid w:val="00FB371D"/>
    <w:rsid w:val="00FB3AF0"/>
    <w:rsid w:val="00FB3BC3"/>
    <w:rsid w:val="00FB421F"/>
    <w:rsid w:val="00FB4CD6"/>
    <w:rsid w:val="00FB4DD0"/>
    <w:rsid w:val="00FB5070"/>
    <w:rsid w:val="00FB51FB"/>
    <w:rsid w:val="00FB5596"/>
    <w:rsid w:val="00FB6180"/>
    <w:rsid w:val="00FB6839"/>
    <w:rsid w:val="00FB692F"/>
    <w:rsid w:val="00FB6FC8"/>
    <w:rsid w:val="00FB7713"/>
    <w:rsid w:val="00FB7905"/>
    <w:rsid w:val="00FB7F56"/>
    <w:rsid w:val="00FB7FE1"/>
    <w:rsid w:val="00FC00E4"/>
    <w:rsid w:val="00FC053A"/>
    <w:rsid w:val="00FC0623"/>
    <w:rsid w:val="00FC0641"/>
    <w:rsid w:val="00FC079F"/>
    <w:rsid w:val="00FC1371"/>
    <w:rsid w:val="00FC1C22"/>
    <w:rsid w:val="00FC26E7"/>
    <w:rsid w:val="00FC2DB5"/>
    <w:rsid w:val="00FC34C6"/>
    <w:rsid w:val="00FC389B"/>
    <w:rsid w:val="00FC38E9"/>
    <w:rsid w:val="00FC39C3"/>
    <w:rsid w:val="00FC3A4A"/>
    <w:rsid w:val="00FC426A"/>
    <w:rsid w:val="00FC4B09"/>
    <w:rsid w:val="00FC4D1F"/>
    <w:rsid w:val="00FC4DE5"/>
    <w:rsid w:val="00FC4E18"/>
    <w:rsid w:val="00FC4F87"/>
    <w:rsid w:val="00FC57BD"/>
    <w:rsid w:val="00FC5C1B"/>
    <w:rsid w:val="00FC62A1"/>
    <w:rsid w:val="00FC6B1F"/>
    <w:rsid w:val="00FC6C52"/>
    <w:rsid w:val="00FC6FD5"/>
    <w:rsid w:val="00FC7228"/>
    <w:rsid w:val="00FC72A5"/>
    <w:rsid w:val="00FC7388"/>
    <w:rsid w:val="00FC7401"/>
    <w:rsid w:val="00FC77DF"/>
    <w:rsid w:val="00FC7886"/>
    <w:rsid w:val="00FC790E"/>
    <w:rsid w:val="00FC7AA3"/>
    <w:rsid w:val="00FD0049"/>
    <w:rsid w:val="00FD005D"/>
    <w:rsid w:val="00FD0737"/>
    <w:rsid w:val="00FD0A44"/>
    <w:rsid w:val="00FD0E02"/>
    <w:rsid w:val="00FD0EAE"/>
    <w:rsid w:val="00FD117D"/>
    <w:rsid w:val="00FD183D"/>
    <w:rsid w:val="00FD1A3F"/>
    <w:rsid w:val="00FD1C29"/>
    <w:rsid w:val="00FD2247"/>
    <w:rsid w:val="00FD267B"/>
    <w:rsid w:val="00FD2824"/>
    <w:rsid w:val="00FD2A66"/>
    <w:rsid w:val="00FD2B62"/>
    <w:rsid w:val="00FD2C85"/>
    <w:rsid w:val="00FD2D78"/>
    <w:rsid w:val="00FD2DA9"/>
    <w:rsid w:val="00FD3442"/>
    <w:rsid w:val="00FD39AA"/>
    <w:rsid w:val="00FD3E80"/>
    <w:rsid w:val="00FD457E"/>
    <w:rsid w:val="00FD4848"/>
    <w:rsid w:val="00FD55B6"/>
    <w:rsid w:val="00FD60FA"/>
    <w:rsid w:val="00FD61D7"/>
    <w:rsid w:val="00FD6327"/>
    <w:rsid w:val="00FD6467"/>
    <w:rsid w:val="00FD6619"/>
    <w:rsid w:val="00FD6758"/>
    <w:rsid w:val="00FD696E"/>
    <w:rsid w:val="00FD69B8"/>
    <w:rsid w:val="00FD7090"/>
    <w:rsid w:val="00FD79D4"/>
    <w:rsid w:val="00FD7A93"/>
    <w:rsid w:val="00FD7FC3"/>
    <w:rsid w:val="00FE01C6"/>
    <w:rsid w:val="00FE01EE"/>
    <w:rsid w:val="00FE05A2"/>
    <w:rsid w:val="00FE0887"/>
    <w:rsid w:val="00FE0E71"/>
    <w:rsid w:val="00FE1E69"/>
    <w:rsid w:val="00FE255B"/>
    <w:rsid w:val="00FE2AD0"/>
    <w:rsid w:val="00FE2ED0"/>
    <w:rsid w:val="00FE3803"/>
    <w:rsid w:val="00FE3F82"/>
    <w:rsid w:val="00FE4154"/>
    <w:rsid w:val="00FE435D"/>
    <w:rsid w:val="00FE43F5"/>
    <w:rsid w:val="00FE4A7D"/>
    <w:rsid w:val="00FE4E05"/>
    <w:rsid w:val="00FE529D"/>
    <w:rsid w:val="00FE53EF"/>
    <w:rsid w:val="00FE5604"/>
    <w:rsid w:val="00FE5647"/>
    <w:rsid w:val="00FE6086"/>
    <w:rsid w:val="00FE64E2"/>
    <w:rsid w:val="00FE6B88"/>
    <w:rsid w:val="00FE7B95"/>
    <w:rsid w:val="00FE7E0D"/>
    <w:rsid w:val="00FF01F0"/>
    <w:rsid w:val="00FF0215"/>
    <w:rsid w:val="00FF048E"/>
    <w:rsid w:val="00FF0B4F"/>
    <w:rsid w:val="00FF0F02"/>
    <w:rsid w:val="00FF1065"/>
    <w:rsid w:val="00FF1468"/>
    <w:rsid w:val="00FF16F7"/>
    <w:rsid w:val="00FF1A29"/>
    <w:rsid w:val="00FF1C35"/>
    <w:rsid w:val="00FF1DFB"/>
    <w:rsid w:val="00FF20DC"/>
    <w:rsid w:val="00FF26B2"/>
    <w:rsid w:val="00FF2E8A"/>
    <w:rsid w:val="00FF456C"/>
    <w:rsid w:val="00FF47CB"/>
    <w:rsid w:val="00FF4BC5"/>
    <w:rsid w:val="00FF51BB"/>
    <w:rsid w:val="00FF523C"/>
    <w:rsid w:val="00FF5E24"/>
    <w:rsid w:val="00FF6332"/>
    <w:rsid w:val="00FF66C6"/>
    <w:rsid w:val="00FF6822"/>
    <w:rsid w:val="00FF69BF"/>
    <w:rsid w:val="00FF69E2"/>
    <w:rsid w:val="00FF6B8B"/>
    <w:rsid w:val="00FF6DDA"/>
    <w:rsid w:val="00FF6E62"/>
    <w:rsid w:val="00FF72A2"/>
    <w:rsid w:val="00FF7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18414721"/>
  <w15:docId w15:val="{3EBEA5E8-B692-4753-A3D3-AB609402FD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C71FA1"/>
    <w:pPr>
      <w:spacing w:line="360" w:lineRule="auto"/>
      <w:jc w:val="both"/>
    </w:pPr>
    <w:rPr>
      <w:rFonts w:asciiTheme="majorBidi" w:hAnsiTheme="majorBidi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4195A"/>
    <w:pPr>
      <w:keepNext/>
      <w:keepLines/>
      <w:numPr>
        <w:numId w:val="1"/>
      </w:numPr>
      <w:spacing w:before="240" w:after="240"/>
      <w:outlineLvl w:val="0"/>
    </w:pPr>
    <w:rPr>
      <w:rFonts w:eastAsiaTheme="majorEastAsia" w:cstheme="majorBidi"/>
      <w:b/>
      <w:color w:val="000000" w:themeColor="text1"/>
      <w:sz w:val="32"/>
      <w:szCs w:val="32"/>
      <w14:numForm w14:val="lining"/>
      <w14:numSpacing w14:val="proportional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0796E"/>
    <w:pPr>
      <w:keepNext/>
      <w:keepLines/>
      <w:numPr>
        <w:ilvl w:val="1"/>
        <w:numId w:val="1"/>
      </w:numPr>
      <w:spacing w:before="240" w:after="240"/>
      <w:outlineLvl w:val="1"/>
    </w:pPr>
    <w:rPr>
      <w:rFonts w:eastAsiaTheme="minorEastAsia" w:cstheme="majorBidi"/>
      <w:b/>
      <w:sz w:val="28"/>
      <w:szCs w:val="26"/>
      <w:lang w:val="en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8559F"/>
    <w:pPr>
      <w:keepNext/>
      <w:keepLines/>
      <w:numPr>
        <w:ilvl w:val="2"/>
        <w:numId w:val="1"/>
      </w:numPr>
      <w:spacing w:before="40" w:after="0"/>
      <w:ind w:left="720"/>
      <w:outlineLvl w:val="2"/>
    </w:pPr>
    <w:rPr>
      <w:rFonts w:eastAsiaTheme="majorEastAsia" w:cstheme="majorBidi"/>
      <w:b/>
      <w:color w:val="000000" w:themeColor="text1"/>
      <w:sz w:val="26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8559F"/>
    <w:pPr>
      <w:keepNext/>
      <w:keepLines/>
      <w:numPr>
        <w:ilvl w:val="3"/>
        <w:numId w:val="1"/>
      </w:numPr>
      <w:spacing w:before="40" w:after="0"/>
      <w:outlineLvl w:val="3"/>
    </w:pPr>
    <w:rPr>
      <w:rFonts w:eastAsiaTheme="majorEastAsia" w:cstheme="majorBidi"/>
      <w:b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752A1"/>
    <w:pPr>
      <w:keepNext/>
      <w:keepLines/>
      <w:numPr>
        <w:ilvl w:val="4"/>
        <w:numId w:val="1"/>
      </w:numPr>
      <w:spacing w:before="40" w:after="0"/>
      <w:ind w:left="1008"/>
      <w:outlineLvl w:val="4"/>
    </w:pPr>
    <w:rPr>
      <w:rFonts w:eastAsiaTheme="majorEastAsia" w:cstheme="majorBidi"/>
      <w:color w:val="000000" w:themeColor="text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8559F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8559F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8559F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8559F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E24657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7E7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7E74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64195A"/>
    <w:rPr>
      <w:rFonts w:asciiTheme="majorBidi" w:eastAsiaTheme="majorEastAsia" w:hAnsiTheme="majorBidi" w:cstheme="majorBidi"/>
      <w:b/>
      <w:color w:val="000000" w:themeColor="text1"/>
      <w:sz w:val="32"/>
      <w:szCs w:val="32"/>
      <w14:numForm w14:val="lining"/>
      <w14:numSpacing w14:val="proportional"/>
    </w:rPr>
  </w:style>
  <w:style w:type="character" w:customStyle="1" w:styleId="Heading2Char">
    <w:name w:val="Heading 2 Char"/>
    <w:basedOn w:val="DefaultParagraphFont"/>
    <w:link w:val="Heading2"/>
    <w:uiPriority w:val="9"/>
    <w:rsid w:val="0050796E"/>
    <w:rPr>
      <w:rFonts w:asciiTheme="majorBidi" w:eastAsiaTheme="minorEastAsia" w:hAnsiTheme="majorBidi" w:cstheme="majorBidi"/>
      <w:b/>
      <w:sz w:val="28"/>
      <w:szCs w:val="26"/>
      <w:lang w:val="en-CA"/>
    </w:rPr>
  </w:style>
  <w:style w:type="paragraph" w:styleId="ListParagraph">
    <w:name w:val="List Paragraph"/>
    <w:basedOn w:val="Normal"/>
    <w:uiPriority w:val="34"/>
    <w:qFormat/>
    <w:rsid w:val="00CC3F0F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4E7198"/>
    <w:rPr>
      <w:color w:val="808080"/>
    </w:rPr>
  </w:style>
  <w:style w:type="character" w:customStyle="1" w:styleId="Heading3Char">
    <w:name w:val="Heading 3 Char"/>
    <w:basedOn w:val="DefaultParagraphFont"/>
    <w:link w:val="Heading3"/>
    <w:uiPriority w:val="9"/>
    <w:rsid w:val="002752A1"/>
    <w:rPr>
      <w:rFonts w:asciiTheme="majorBidi" w:eastAsiaTheme="majorEastAsia" w:hAnsiTheme="majorBidi" w:cstheme="majorBidi"/>
      <w:b/>
      <w:color w:val="000000" w:themeColor="text1"/>
      <w:sz w:val="26"/>
      <w:szCs w:val="24"/>
    </w:rPr>
  </w:style>
  <w:style w:type="table" w:styleId="TableGrid">
    <w:name w:val="Table Grid"/>
    <w:basedOn w:val="TableNormal"/>
    <w:uiPriority w:val="39"/>
    <w:rsid w:val="001C73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E958D1"/>
    <w:pPr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E958D1"/>
    <w:pPr>
      <w:spacing w:after="100"/>
      <w:ind w:left="220"/>
    </w:pPr>
    <w:rPr>
      <w:rFonts w:eastAsiaTheme="minorEastAsia" w:cs="Times New Roman"/>
    </w:rPr>
  </w:style>
  <w:style w:type="paragraph" w:styleId="TOC1">
    <w:name w:val="toc 1"/>
    <w:basedOn w:val="Normal"/>
    <w:next w:val="Normal"/>
    <w:autoRedefine/>
    <w:uiPriority w:val="39"/>
    <w:unhideWhenUsed/>
    <w:rsid w:val="00E958D1"/>
    <w:pPr>
      <w:spacing w:after="100"/>
    </w:pPr>
    <w:rPr>
      <w:rFonts w:eastAsiaTheme="minorEastAsia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E958D1"/>
    <w:pPr>
      <w:spacing w:after="100"/>
      <w:ind w:left="440"/>
    </w:pPr>
    <w:rPr>
      <w:rFonts w:eastAsiaTheme="minorEastAsia" w:cs="Times New Roman"/>
    </w:rPr>
  </w:style>
  <w:style w:type="character" w:styleId="Hyperlink">
    <w:name w:val="Hyperlink"/>
    <w:basedOn w:val="DefaultParagraphFont"/>
    <w:uiPriority w:val="99"/>
    <w:unhideWhenUsed/>
    <w:rsid w:val="00E958D1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5B5223"/>
    <w:rPr>
      <w:rFonts w:asciiTheme="majorBidi" w:eastAsiaTheme="majorEastAsia" w:hAnsiTheme="majorBidi" w:cstheme="majorBidi"/>
      <w:b/>
      <w:iCs/>
      <w:color w:val="000000" w:themeColor="text1"/>
      <w:sz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85BC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85BCF"/>
    <w:rPr>
      <w:rFonts w:ascii="Courier New" w:eastAsia="Times New Roman" w:hAnsi="Courier New" w:cs="Courier New"/>
      <w:sz w:val="20"/>
      <w:szCs w:val="20"/>
    </w:rPr>
  </w:style>
  <w:style w:type="paragraph" w:styleId="NoSpacing">
    <w:name w:val="No Spacing"/>
    <w:link w:val="NoSpacingChar"/>
    <w:uiPriority w:val="1"/>
    <w:qFormat/>
    <w:rsid w:val="00E359B6"/>
    <w:pPr>
      <w:spacing w:after="0" w:line="240" w:lineRule="auto"/>
    </w:pPr>
  </w:style>
  <w:style w:type="character" w:customStyle="1" w:styleId="Heading5Char">
    <w:name w:val="Heading 5 Char"/>
    <w:basedOn w:val="DefaultParagraphFont"/>
    <w:link w:val="Heading5"/>
    <w:uiPriority w:val="9"/>
    <w:rsid w:val="002752A1"/>
    <w:rPr>
      <w:rFonts w:asciiTheme="majorBidi" w:eastAsiaTheme="majorEastAsia" w:hAnsiTheme="majorBidi" w:cstheme="majorBidi"/>
      <w:color w:val="000000" w:themeColor="text1"/>
      <w:sz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04623B"/>
    <w:pPr>
      <w:keepNext/>
      <w:spacing w:after="200"/>
      <w:jc w:val="center"/>
    </w:pPr>
    <w:rPr>
      <w:rFonts w:cstheme="majorBidi"/>
      <w:b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41DA4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1DA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F41DA4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1DA4"/>
    <w:rPr>
      <w:rFonts w:ascii="Times New Roman" w:hAnsi="Times New Roman" w:cs="Times New Roman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19619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9619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96192"/>
    <w:rPr>
      <w:rFonts w:asciiTheme="majorBidi" w:hAnsiTheme="majorBid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61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6192"/>
    <w:rPr>
      <w:rFonts w:asciiTheme="majorBidi" w:hAnsiTheme="majorBidi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A062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A062C"/>
    <w:rPr>
      <w:rFonts w:asciiTheme="majorBidi" w:hAnsiTheme="majorBidi"/>
      <w:sz w:val="24"/>
    </w:rPr>
  </w:style>
  <w:style w:type="paragraph" w:styleId="Footer">
    <w:name w:val="footer"/>
    <w:basedOn w:val="Normal"/>
    <w:link w:val="FooterChar"/>
    <w:uiPriority w:val="99"/>
    <w:unhideWhenUsed/>
    <w:rsid w:val="001A062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A062C"/>
    <w:rPr>
      <w:rFonts w:asciiTheme="majorBidi" w:hAnsiTheme="majorBidi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8559F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8559F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8559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8559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1602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1602F"/>
    <w:rPr>
      <w:rFonts w:asciiTheme="majorBidi" w:hAnsiTheme="majorBid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1602F"/>
    <w:rPr>
      <w:vertAlign w:val="superscript"/>
    </w:rPr>
  </w:style>
  <w:style w:type="table" w:styleId="ListTable2">
    <w:name w:val="List Table 2"/>
    <w:basedOn w:val="TableNormal"/>
    <w:uiPriority w:val="47"/>
    <w:rsid w:val="00DB214B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Table">
    <w:name w:val="Table"/>
    <w:basedOn w:val="Normal"/>
    <w:link w:val="TableChar"/>
    <w:autoRedefine/>
    <w:rsid w:val="00A71899"/>
    <w:pPr>
      <w:numPr>
        <w:numId w:val="2"/>
      </w:numPr>
      <w:jc w:val="center"/>
    </w:pPr>
    <w:rPr>
      <w:rFonts w:eastAsiaTheme="minorEastAsia"/>
      <w:b/>
      <w:sz w:val="18"/>
      <w:lang w:val="en-CA"/>
    </w:rPr>
  </w:style>
  <w:style w:type="character" w:customStyle="1" w:styleId="TableChar">
    <w:name w:val="Table Char"/>
    <w:basedOn w:val="DefaultParagraphFont"/>
    <w:link w:val="Table"/>
    <w:rsid w:val="00A71899"/>
    <w:rPr>
      <w:rFonts w:asciiTheme="majorBidi" w:eastAsiaTheme="minorEastAsia" w:hAnsiTheme="majorBidi"/>
      <w:b/>
      <w:sz w:val="18"/>
      <w:lang w:val="en-CA"/>
    </w:rPr>
  </w:style>
  <w:style w:type="table" w:styleId="PlainTable2">
    <w:name w:val="Plain Table 2"/>
    <w:basedOn w:val="TableNormal"/>
    <w:uiPriority w:val="42"/>
    <w:rsid w:val="00310925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F34403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34403"/>
    <w:rPr>
      <w:rFonts w:asciiTheme="majorBidi" w:hAnsiTheme="majorBidi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34403"/>
    <w:rPr>
      <w:vertAlign w:val="superscript"/>
    </w:rPr>
  </w:style>
  <w:style w:type="table" w:customStyle="1" w:styleId="PlainTable21">
    <w:name w:val="Plain Table 21"/>
    <w:basedOn w:val="TableNormal"/>
    <w:next w:val="PlainTable2"/>
    <w:uiPriority w:val="42"/>
    <w:rsid w:val="00C12367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NoSpacingChar">
    <w:name w:val="No Spacing Char"/>
    <w:basedOn w:val="DefaultParagraphFont"/>
    <w:link w:val="NoSpacing"/>
    <w:uiPriority w:val="1"/>
    <w:rsid w:val="00367AC7"/>
  </w:style>
  <w:style w:type="paragraph" w:styleId="TableofFigures">
    <w:name w:val="table of figures"/>
    <w:basedOn w:val="Normal"/>
    <w:next w:val="Normal"/>
    <w:uiPriority w:val="99"/>
    <w:unhideWhenUsed/>
    <w:rsid w:val="00983BB3"/>
    <w:pPr>
      <w:spacing w:after="0"/>
    </w:pPr>
  </w:style>
  <w:style w:type="character" w:styleId="FollowedHyperlink">
    <w:name w:val="FollowedHyperlink"/>
    <w:basedOn w:val="DefaultParagraphFont"/>
    <w:uiPriority w:val="99"/>
    <w:semiHidden/>
    <w:unhideWhenUsed/>
    <w:rsid w:val="00957BEE"/>
    <w:rPr>
      <w:color w:val="954F72" w:themeColor="followedHyperlink"/>
      <w:u w:val="single"/>
    </w:rPr>
  </w:style>
  <w:style w:type="paragraph" w:customStyle="1" w:styleId="Equationnumber">
    <w:name w:val="Equation number"/>
    <w:basedOn w:val="Normal"/>
    <w:link w:val="EquationnumberChar"/>
    <w:autoRedefine/>
    <w:qFormat/>
    <w:rsid w:val="00FC079F"/>
    <w:pPr>
      <w:numPr>
        <w:numId w:val="6"/>
      </w:numPr>
      <w:autoSpaceDE w:val="0"/>
      <w:autoSpaceDN w:val="0"/>
      <w:adjustRightInd w:val="0"/>
      <w:spacing w:after="0" w:line="240" w:lineRule="auto"/>
      <w:jc w:val="center"/>
    </w:pPr>
    <w:rPr>
      <w:rFonts w:cstheme="majorBidi"/>
    </w:rPr>
  </w:style>
  <w:style w:type="character" w:customStyle="1" w:styleId="EquationnumberChar">
    <w:name w:val="Equation number Char"/>
    <w:basedOn w:val="DefaultParagraphFont"/>
    <w:link w:val="Equationnumber"/>
    <w:rsid w:val="00FC079F"/>
    <w:rPr>
      <w:rFonts w:asciiTheme="majorBidi" w:hAnsiTheme="majorBidi" w:cstheme="majorBidi"/>
      <w:sz w:val="24"/>
    </w:rPr>
  </w:style>
  <w:style w:type="character" w:customStyle="1" w:styleId="nd-word">
    <w:name w:val="nd-word"/>
    <w:basedOn w:val="DefaultParagraphFont"/>
    <w:rsid w:val="00794676"/>
  </w:style>
  <w:style w:type="character" w:customStyle="1" w:styleId="fontstyle01">
    <w:name w:val="fontstyle01"/>
    <w:basedOn w:val="DefaultParagraphFont"/>
    <w:rsid w:val="009071F0"/>
    <w:rPr>
      <w:rFonts w:ascii="TimesLTStd-Roman" w:hAnsi="TimesLTStd-Roman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DA54CC"/>
    <w:rPr>
      <w:rFonts w:ascii="MT-Extra" w:hAnsi="MT-Extra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DA54CC"/>
    <w:rPr>
      <w:rFonts w:ascii="TimesLTStd-Italic" w:hAnsi="TimesLTStd-Italic" w:hint="default"/>
      <w:b w:val="0"/>
      <w:bCs w:val="0"/>
      <w:i/>
      <w:iCs/>
      <w:color w:val="000000"/>
      <w:sz w:val="20"/>
      <w:szCs w:val="20"/>
    </w:rPr>
  </w:style>
  <w:style w:type="character" w:customStyle="1" w:styleId="fontstyle41">
    <w:name w:val="fontstyle41"/>
    <w:basedOn w:val="DefaultParagraphFont"/>
    <w:rsid w:val="00DA54CC"/>
    <w:rPr>
      <w:rFonts w:ascii="SymbolMT" w:hAnsi="SymbolMT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fontstyle51">
    <w:name w:val="fontstyle51"/>
    <w:basedOn w:val="DefaultParagraphFont"/>
    <w:rsid w:val="00FB51FB"/>
    <w:rPr>
      <w:rFonts w:ascii="AdvTT5235d5a9+20" w:hAnsi="AdvTT5235d5a9+20" w:hint="default"/>
      <w:b w:val="0"/>
      <w:bCs w:val="0"/>
      <w:i w:val="0"/>
      <w:iCs w:val="0"/>
      <w:color w:val="242021"/>
      <w:sz w:val="12"/>
      <w:szCs w:val="12"/>
    </w:rPr>
  </w:style>
  <w:style w:type="character" w:customStyle="1" w:styleId="fontstyle61">
    <w:name w:val="fontstyle61"/>
    <w:basedOn w:val="DefaultParagraphFont"/>
    <w:rsid w:val="00FB51FB"/>
    <w:rPr>
      <w:rFonts w:ascii="AdvTT94c8263f.I+03" w:hAnsi="AdvTT94c8263f.I+03" w:hint="default"/>
      <w:b w:val="0"/>
      <w:bCs w:val="0"/>
      <w:i w:val="0"/>
      <w:iCs w:val="0"/>
      <w:color w:val="242021"/>
      <w:sz w:val="12"/>
      <w:szCs w:val="12"/>
    </w:rPr>
  </w:style>
  <w:style w:type="paragraph" w:customStyle="1" w:styleId="msonormal0">
    <w:name w:val="msonormal"/>
    <w:basedOn w:val="Normal"/>
    <w:rsid w:val="001C7B21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Cs w:val="24"/>
      <w:lang w:val="en-CA" w:eastAsia="en-CA"/>
    </w:rPr>
  </w:style>
  <w:style w:type="character" w:customStyle="1" w:styleId="sr-only">
    <w:name w:val="sr-only"/>
    <w:basedOn w:val="DefaultParagraphFont"/>
    <w:rsid w:val="00DC4BF9"/>
  </w:style>
  <w:style w:type="character" w:customStyle="1" w:styleId="text">
    <w:name w:val="text"/>
    <w:basedOn w:val="DefaultParagraphFont"/>
    <w:rsid w:val="00DC4BF9"/>
  </w:style>
  <w:style w:type="character" w:customStyle="1" w:styleId="fontstyle11">
    <w:name w:val="fontstyle11"/>
    <w:basedOn w:val="DefaultParagraphFont"/>
    <w:rsid w:val="00D3536D"/>
    <w:rPr>
      <w:rFonts w:ascii="TimesLTStd-Italic" w:hAnsi="TimesLTStd-Italic" w:hint="default"/>
      <w:b w:val="0"/>
      <w:bCs w:val="0"/>
      <w:i/>
      <w:iCs/>
      <w:color w:val="000000"/>
      <w:sz w:val="12"/>
      <w:szCs w:val="12"/>
    </w:rPr>
  </w:style>
  <w:style w:type="character" w:styleId="UnresolvedMention">
    <w:name w:val="Unresolved Mention"/>
    <w:basedOn w:val="DefaultParagraphFont"/>
    <w:uiPriority w:val="99"/>
    <w:semiHidden/>
    <w:unhideWhenUsed/>
    <w:rsid w:val="009C62A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17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054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0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07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391332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08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24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6105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813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921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53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301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443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8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4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392693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94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28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8185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100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264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344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252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526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724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284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4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34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12578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411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530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78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31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98449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692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825061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660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815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121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91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679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140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76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847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802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431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791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260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321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231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673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90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889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792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385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876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622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88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021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383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66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07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1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9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82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971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85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88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88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09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6948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894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849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329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200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900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19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651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798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652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10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980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601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14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16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134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003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88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53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294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94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690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879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6437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68018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534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32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03283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786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283436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190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60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0670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304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372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06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82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51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6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5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8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4.xm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7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C06BDD9-5679-4C33-BAF3-537AECB406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520</TotalTime>
  <Pages>8</Pages>
  <Words>189</Words>
  <Characters>1082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hrooz Jadidi</dc:creator>
  <cp:keywords/>
  <dc:description/>
  <cp:lastModifiedBy>Behrooz Jadidi</cp:lastModifiedBy>
  <cp:revision>3803</cp:revision>
  <cp:lastPrinted>2018-06-28T18:15:00Z</cp:lastPrinted>
  <dcterms:created xsi:type="dcterms:W3CDTF">2018-06-28T16:31:00Z</dcterms:created>
  <dcterms:modified xsi:type="dcterms:W3CDTF">2020-06-01T19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e0bffbb-84e2-3235-9440-d9eacd06e986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